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F600E1">
            <w:pPr>
              <w:pStyle w:val="NoSpacing"/>
            </w:pPr>
            <w:r w:rsidRPr="00F66CBB">
              <w:t>Department of Electrical Engineering and Computer Science</w:t>
            </w:r>
          </w:p>
          <w:p w:rsidR="00660968" w:rsidRPr="00F66CBB" w:rsidRDefault="00660968" w:rsidP="00F600E1">
            <w:pPr>
              <w:pStyle w:val="NoSpacing"/>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600E1">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Pr="00F66CBB" w:rsidRDefault="00660968" w:rsidP="00F600E1">
            <w:pPr>
              <w:pStyle w:val="NoSpacing"/>
            </w:pPr>
            <w:r w:rsidRPr="00F66CBB">
              <w:t>Submitted in partial fulfillment of the requirements for the degree of Master of Engineering</w:t>
            </w: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r w:rsidRPr="00F66CBB">
              <w:t>[Pick the date]</w:t>
            </w:r>
          </w:p>
        </w:tc>
      </w:tr>
    </w:tbl>
    <w:p w:rsidR="00660968" w:rsidRDefault="00660968" w:rsidP="00F600E1">
      <w:pPr>
        <w:sectPr w:rsidR="00660968">
          <w:pgSz w:w="12240" w:h="15840"/>
          <w:pgMar w:top="1440" w:right="1440" w:bottom="1440" w:left="1440" w:header="720" w:footer="720" w:gutter="0"/>
          <w:cols w:space="720"/>
          <w:docGrid w:linePitch="360" w:charSpace="8192"/>
        </w:sectPr>
      </w:pPr>
    </w:p>
    <w:tbl>
      <w:tblPr>
        <w:tblW w:w="0" w:type="auto"/>
        <w:tblInd w:w="-108" w:type="dxa"/>
        <w:tblLayout w:type="fixed"/>
        <w:tblLook w:val="0000"/>
      </w:tblPr>
      <w:tblGrid>
        <w:gridCol w:w="9576"/>
      </w:tblGrid>
      <w:tr w:rsidR="00660968" w:rsidRPr="00F66CBB">
        <w:tc>
          <w:tcPr>
            <w:tcW w:w="9576" w:type="dxa"/>
            <w:shd w:val="clear" w:color="auto" w:fill="FFFFFF"/>
          </w:tcPr>
          <w:p w:rsidR="00660968" w:rsidRPr="00F66CBB" w:rsidRDefault="00660968" w:rsidP="00F600E1">
            <w:r w:rsidRPr="00F66CBB">
              <w:lastRenderedPageBreak/>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tc>
      </w:tr>
    </w:tbl>
    <w:p w:rsidR="00886998" w:rsidRDefault="002B57A3" w:rsidP="00F600E1">
      <w:pPr>
        <w:pStyle w:val="TOC1"/>
        <w:rPr>
          <w:noProof/>
        </w:rPr>
      </w:pPr>
      <w:r>
        <w:br w:type="page"/>
      </w:r>
      <w:r w:rsidR="008D43E4">
        <w:fldChar w:fldCharType="begin"/>
      </w:r>
      <w:r w:rsidR="00660968">
        <w:instrText xml:space="preserve"> TOC </w:instrText>
      </w:r>
      <w:r w:rsidR="008D43E4">
        <w:fldChar w:fldCharType="separate"/>
      </w:r>
    </w:p>
    <w:p w:rsidR="00886998" w:rsidRDefault="00886998" w:rsidP="00F600E1">
      <w:pPr>
        <w:pStyle w:val="TOC1"/>
        <w:rPr>
          <w:rFonts w:asciiTheme="minorHAnsi" w:eastAsiaTheme="minorEastAsia" w:hAnsiTheme="minorHAnsi" w:cstheme="minorBidi"/>
          <w:noProof/>
          <w:lang w:bidi="ar-SA"/>
        </w:rPr>
      </w:pPr>
      <w:r>
        <w:rPr>
          <w:noProof/>
        </w:rPr>
        <w:lastRenderedPageBreak/>
        <w:t>Introduction</w:t>
      </w:r>
      <w:r>
        <w:rPr>
          <w:noProof/>
        </w:rPr>
        <w:tab/>
      </w:r>
      <w:fldSimple w:instr=" PAGEREF _Toc351937616 \h ">
        <w:r w:rsidR="0034564C">
          <w:rPr>
            <w:noProof/>
          </w:rPr>
          <w:t>7</w:t>
        </w:r>
      </w:fldSimple>
    </w:p>
    <w:p w:rsidR="00886998" w:rsidRDefault="00886998" w:rsidP="00F600E1">
      <w:pPr>
        <w:pStyle w:val="TOC1"/>
        <w:rPr>
          <w:rFonts w:asciiTheme="minorHAnsi" w:eastAsiaTheme="minorEastAsia" w:hAnsiTheme="minorHAnsi" w:cstheme="minorBidi"/>
          <w:noProof/>
          <w:lang w:bidi="ar-SA"/>
        </w:rPr>
      </w:pPr>
      <w:r>
        <w:rPr>
          <w:noProof/>
        </w:rPr>
        <w:t>Industrial Mobile Manipulation</w:t>
      </w:r>
      <w:r>
        <w:rPr>
          <w:noProof/>
        </w:rPr>
        <w:tab/>
      </w:r>
      <w:fldSimple w:instr=" PAGEREF _Toc351937617 \h ">
        <w:r w:rsidR="0034564C">
          <w:rPr>
            <w:noProof/>
          </w:rPr>
          <w:t>8</w:t>
        </w:r>
      </w:fldSimple>
    </w:p>
    <w:p w:rsidR="00886998" w:rsidRDefault="00886998" w:rsidP="00F600E1">
      <w:pPr>
        <w:pStyle w:val="TOC1"/>
        <w:rPr>
          <w:rFonts w:asciiTheme="minorHAnsi" w:eastAsiaTheme="minorEastAsia" w:hAnsiTheme="minorHAnsi" w:cstheme="minorBidi"/>
          <w:noProof/>
          <w:lang w:bidi="ar-SA"/>
        </w:rPr>
      </w:pPr>
      <w:r>
        <w:rPr>
          <w:noProof/>
        </w:rPr>
        <w:t>ABBY - System Design</w:t>
      </w:r>
      <w:r>
        <w:rPr>
          <w:noProof/>
        </w:rPr>
        <w:tab/>
      </w:r>
      <w:fldSimple w:instr=" PAGEREF _Toc351937618 \h ">
        <w:r w:rsidR="0034564C">
          <w:rPr>
            <w:noProof/>
          </w:rPr>
          <w:t>11</w:t>
        </w:r>
      </w:fldSimple>
    </w:p>
    <w:p w:rsidR="00886998" w:rsidRDefault="00886998" w:rsidP="00F600E1">
      <w:pPr>
        <w:pStyle w:val="TOC2"/>
        <w:rPr>
          <w:rFonts w:asciiTheme="minorHAnsi" w:eastAsiaTheme="minorEastAsia" w:hAnsiTheme="minorHAnsi" w:cstheme="minorBidi"/>
          <w:noProof/>
          <w:lang w:bidi="ar-SA"/>
        </w:rPr>
      </w:pPr>
      <w:r>
        <w:rPr>
          <w:noProof/>
        </w:rPr>
        <w:t>Invacare Ranger Wheelchair Base</w:t>
      </w:r>
      <w:r>
        <w:rPr>
          <w:noProof/>
        </w:rPr>
        <w:tab/>
      </w:r>
      <w:fldSimple w:instr=" PAGEREF _Toc351937619 \h ">
        <w:r w:rsidR="0034564C">
          <w:rPr>
            <w:noProof/>
          </w:rPr>
          <w:t>11</w:t>
        </w:r>
      </w:fldSimple>
    </w:p>
    <w:p w:rsidR="00886998" w:rsidRDefault="00886998" w:rsidP="00F600E1">
      <w:pPr>
        <w:pStyle w:val="TOC2"/>
        <w:rPr>
          <w:rFonts w:asciiTheme="minorHAnsi" w:eastAsiaTheme="minorEastAsia" w:hAnsiTheme="minorHAnsi" w:cstheme="minorBidi"/>
          <w:noProof/>
          <w:lang w:bidi="ar-SA"/>
        </w:rPr>
      </w:pPr>
      <w:r>
        <w:rPr>
          <w:noProof/>
        </w:rPr>
        <w:t>ABB IRB-120 Robotic Arm</w:t>
      </w:r>
      <w:r>
        <w:rPr>
          <w:noProof/>
        </w:rPr>
        <w:tab/>
      </w:r>
      <w:fldSimple w:instr=" PAGEREF _Toc351937620 \h ">
        <w:r w:rsidR="0034564C">
          <w:rPr>
            <w:noProof/>
          </w:rPr>
          <w:t>12</w:t>
        </w:r>
      </w:fldSimple>
    </w:p>
    <w:p w:rsidR="00886998" w:rsidRDefault="00886998" w:rsidP="00F600E1">
      <w:pPr>
        <w:pStyle w:val="TOC2"/>
        <w:rPr>
          <w:rFonts w:asciiTheme="minorHAnsi" w:eastAsiaTheme="minorEastAsia" w:hAnsiTheme="minorHAnsi" w:cstheme="minorBidi"/>
          <w:noProof/>
          <w:lang w:bidi="ar-SA"/>
        </w:rPr>
      </w:pPr>
      <w:r>
        <w:rPr>
          <w:noProof/>
        </w:rPr>
        <w:t>End Effector</w:t>
      </w:r>
      <w:r>
        <w:rPr>
          <w:noProof/>
        </w:rPr>
        <w:tab/>
      </w:r>
      <w:fldSimple w:instr=" PAGEREF _Toc351937621 \h ">
        <w:r w:rsidR="0034564C">
          <w:rPr>
            <w:noProof/>
          </w:rPr>
          <w:t>13</w:t>
        </w:r>
      </w:fldSimple>
    </w:p>
    <w:p w:rsidR="00886998" w:rsidRDefault="00886998" w:rsidP="00F600E1">
      <w:pPr>
        <w:pStyle w:val="TOC2"/>
        <w:rPr>
          <w:rFonts w:asciiTheme="minorHAnsi" w:eastAsiaTheme="minorEastAsia" w:hAnsiTheme="minorHAnsi" w:cstheme="minorBidi"/>
          <w:noProof/>
          <w:lang w:bidi="ar-SA"/>
        </w:rPr>
      </w:pPr>
      <w:r>
        <w:rPr>
          <w:noProof/>
        </w:rPr>
        <w:t>Custom Frame Design</w:t>
      </w:r>
      <w:r>
        <w:rPr>
          <w:noProof/>
        </w:rPr>
        <w:tab/>
      </w:r>
      <w:fldSimple w:instr=" PAGEREF _Toc351937622 \h ">
        <w:r w:rsidR="0034564C">
          <w:rPr>
            <w:noProof/>
          </w:rPr>
          <w:t>15</w:t>
        </w:r>
      </w:fldSimple>
    </w:p>
    <w:p w:rsidR="00886998" w:rsidRDefault="00886998" w:rsidP="00F600E1">
      <w:pPr>
        <w:pStyle w:val="TOC2"/>
        <w:rPr>
          <w:rFonts w:asciiTheme="minorHAnsi" w:eastAsiaTheme="minorEastAsia" w:hAnsiTheme="minorHAnsi" w:cstheme="minorBidi"/>
          <w:noProof/>
          <w:lang w:bidi="ar-SA"/>
        </w:rPr>
      </w:pPr>
      <w:r>
        <w:rPr>
          <w:noProof/>
        </w:rPr>
        <w:t>Power</w:t>
      </w:r>
      <w:r>
        <w:rPr>
          <w:noProof/>
        </w:rPr>
        <w:tab/>
      </w:r>
      <w:fldSimple w:instr=" PAGEREF _Toc351937623 \h ">
        <w:r w:rsidR="0034564C">
          <w:rPr>
            <w:noProof/>
          </w:rPr>
          <w:t>18</w:t>
        </w:r>
      </w:fldSimple>
    </w:p>
    <w:p w:rsidR="00886998" w:rsidRDefault="00886998" w:rsidP="00F600E1">
      <w:pPr>
        <w:pStyle w:val="TOC2"/>
        <w:rPr>
          <w:rFonts w:asciiTheme="minorHAnsi" w:eastAsiaTheme="minorEastAsia" w:hAnsiTheme="minorHAnsi" w:cstheme="minorBidi"/>
          <w:noProof/>
          <w:lang w:bidi="ar-SA"/>
        </w:rPr>
      </w:pPr>
      <w:r>
        <w:rPr>
          <w:noProof/>
        </w:rPr>
        <w:t>Sensors</w:t>
      </w:r>
      <w:r>
        <w:rPr>
          <w:noProof/>
        </w:rPr>
        <w:tab/>
      </w:r>
      <w:fldSimple w:instr=" PAGEREF _Toc351937624 \h ">
        <w:r w:rsidR="0034564C">
          <w:rPr>
            <w:noProof/>
          </w:rPr>
          <w:t>20</w:t>
        </w:r>
      </w:fldSimple>
    </w:p>
    <w:p w:rsidR="00886998" w:rsidRDefault="00886998" w:rsidP="00F600E1">
      <w:pPr>
        <w:pStyle w:val="TOC3"/>
        <w:rPr>
          <w:rFonts w:asciiTheme="minorHAnsi" w:eastAsiaTheme="minorEastAsia" w:hAnsiTheme="minorHAnsi" w:cstheme="minorBidi"/>
          <w:noProof/>
          <w:lang w:bidi="ar-SA"/>
        </w:rPr>
      </w:pPr>
      <w:r>
        <w:rPr>
          <w:noProof/>
        </w:rPr>
        <w:t>Odometry</w:t>
      </w:r>
      <w:r>
        <w:rPr>
          <w:noProof/>
        </w:rPr>
        <w:tab/>
      </w:r>
      <w:fldSimple w:instr=" PAGEREF _Toc351937625 \h ">
        <w:r w:rsidR="0034564C">
          <w:rPr>
            <w:noProof/>
          </w:rPr>
          <w:t>20</w:t>
        </w:r>
      </w:fldSimple>
    </w:p>
    <w:p w:rsidR="00886998" w:rsidRDefault="00886998" w:rsidP="00F600E1">
      <w:pPr>
        <w:pStyle w:val="TOC3"/>
        <w:rPr>
          <w:rFonts w:asciiTheme="minorHAnsi" w:eastAsiaTheme="minorEastAsia" w:hAnsiTheme="minorHAnsi" w:cstheme="minorBidi"/>
          <w:noProof/>
          <w:lang w:bidi="ar-SA"/>
        </w:rPr>
      </w:pPr>
      <w:r>
        <w:rPr>
          <w:noProof/>
        </w:rPr>
        <w:t>Yaw Rate Sensor</w:t>
      </w:r>
      <w:r>
        <w:rPr>
          <w:noProof/>
        </w:rPr>
        <w:tab/>
      </w:r>
      <w:fldSimple w:instr=" PAGEREF _Toc351937626 \h ">
        <w:r w:rsidR="0034564C">
          <w:rPr>
            <w:noProof/>
          </w:rPr>
          <w:t>21</w:t>
        </w:r>
      </w:fldSimple>
    </w:p>
    <w:p w:rsidR="00886998" w:rsidRDefault="00886998" w:rsidP="00F600E1">
      <w:pPr>
        <w:pStyle w:val="TOC3"/>
        <w:rPr>
          <w:rFonts w:asciiTheme="minorHAnsi" w:eastAsiaTheme="minorEastAsia" w:hAnsiTheme="minorHAnsi" w:cstheme="minorBidi"/>
          <w:noProof/>
          <w:lang w:bidi="ar-SA"/>
        </w:rPr>
      </w:pPr>
      <w:r>
        <w:rPr>
          <w:noProof/>
        </w:rPr>
        <w:t>Microsoft Kinect</w:t>
      </w:r>
      <w:r>
        <w:rPr>
          <w:noProof/>
        </w:rPr>
        <w:tab/>
      </w:r>
      <w:fldSimple w:instr=" PAGEREF _Toc351937627 \h ">
        <w:r w:rsidR="0034564C">
          <w:rPr>
            <w:noProof/>
          </w:rPr>
          <w:t>21</w:t>
        </w:r>
      </w:fldSimple>
    </w:p>
    <w:p w:rsidR="00886998" w:rsidRDefault="00886998" w:rsidP="00F600E1">
      <w:pPr>
        <w:pStyle w:val="TOC3"/>
        <w:rPr>
          <w:rFonts w:asciiTheme="minorHAnsi" w:eastAsiaTheme="minorEastAsia" w:hAnsiTheme="minorHAnsi" w:cstheme="minorBidi"/>
          <w:noProof/>
          <w:lang w:bidi="ar-SA"/>
        </w:rPr>
      </w:pPr>
      <w:r>
        <w:rPr>
          <w:noProof/>
        </w:rPr>
        <w:t>Sick LMS-291</w:t>
      </w:r>
      <w:r>
        <w:rPr>
          <w:noProof/>
        </w:rPr>
        <w:tab/>
      </w:r>
      <w:fldSimple w:instr=" PAGEREF _Toc351937628 \h ">
        <w:r w:rsidR="0034564C">
          <w:rPr>
            <w:noProof/>
          </w:rPr>
          <w:t>22</w:t>
        </w:r>
      </w:fldSimple>
    </w:p>
    <w:p w:rsidR="00886998" w:rsidRDefault="00886998" w:rsidP="00F600E1">
      <w:pPr>
        <w:pStyle w:val="TOC2"/>
        <w:rPr>
          <w:rFonts w:asciiTheme="minorHAnsi" w:eastAsiaTheme="minorEastAsia" w:hAnsiTheme="minorHAnsi" w:cstheme="minorBidi"/>
          <w:noProof/>
          <w:lang w:bidi="ar-SA"/>
        </w:rPr>
      </w:pPr>
      <w:r>
        <w:rPr>
          <w:noProof/>
        </w:rPr>
        <w:t>Computing Hardware</w:t>
      </w:r>
      <w:r>
        <w:rPr>
          <w:noProof/>
        </w:rPr>
        <w:tab/>
      </w:r>
      <w:fldSimple w:instr=" PAGEREF _Toc351937629 \h ">
        <w:r w:rsidR="0034564C">
          <w:rPr>
            <w:noProof/>
          </w:rPr>
          <w:t>22</w:t>
        </w:r>
      </w:fldSimple>
    </w:p>
    <w:p w:rsidR="00886998" w:rsidRDefault="00886998" w:rsidP="00F600E1">
      <w:pPr>
        <w:pStyle w:val="TOC3"/>
        <w:rPr>
          <w:rFonts w:asciiTheme="minorHAnsi" w:eastAsiaTheme="minorEastAsia" w:hAnsiTheme="minorHAnsi" w:cstheme="minorBidi"/>
          <w:noProof/>
          <w:lang w:bidi="ar-SA"/>
        </w:rPr>
      </w:pPr>
      <w:r>
        <w:rPr>
          <w:noProof/>
        </w:rPr>
        <w:t>PC</w:t>
      </w:r>
      <w:r>
        <w:rPr>
          <w:noProof/>
        </w:rPr>
        <w:tab/>
      </w:r>
      <w:fldSimple w:instr=" PAGEREF _Toc351937630 \h ">
        <w:r w:rsidR="0034564C">
          <w:rPr>
            <w:noProof/>
          </w:rPr>
          <w:t>22</w:t>
        </w:r>
      </w:fldSimple>
    </w:p>
    <w:p w:rsidR="00886998" w:rsidRDefault="00886998" w:rsidP="00F600E1">
      <w:pPr>
        <w:pStyle w:val="TOC3"/>
        <w:rPr>
          <w:rFonts w:asciiTheme="minorHAnsi" w:eastAsiaTheme="minorEastAsia" w:hAnsiTheme="minorHAnsi" w:cstheme="minorBidi"/>
          <w:noProof/>
          <w:lang w:bidi="ar-SA"/>
        </w:rPr>
      </w:pPr>
      <w:r>
        <w:rPr>
          <w:noProof/>
        </w:rPr>
        <w:t>National Instruments cRIO</w:t>
      </w:r>
      <w:r>
        <w:rPr>
          <w:noProof/>
        </w:rPr>
        <w:tab/>
      </w:r>
      <w:fldSimple w:instr=" PAGEREF _Toc351937631 \h ">
        <w:r w:rsidR="0034564C">
          <w:rPr>
            <w:noProof/>
          </w:rPr>
          <w:t>23</w:t>
        </w:r>
      </w:fldSimple>
    </w:p>
    <w:p w:rsidR="00886998" w:rsidRDefault="00886998" w:rsidP="00F600E1">
      <w:pPr>
        <w:pStyle w:val="TOC3"/>
        <w:rPr>
          <w:rFonts w:asciiTheme="minorHAnsi" w:eastAsiaTheme="minorEastAsia" w:hAnsiTheme="minorHAnsi" w:cstheme="minorBidi"/>
          <w:noProof/>
          <w:lang w:bidi="ar-SA"/>
        </w:rPr>
      </w:pPr>
      <w:r>
        <w:rPr>
          <w:noProof/>
        </w:rPr>
        <w:t>ABB IRC5</w:t>
      </w:r>
      <w:r>
        <w:rPr>
          <w:noProof/>
        </w:rPr>
        <w:tab/>
      </w:r>
      <w:fldSimple w:instr=" PAGEREF _Toc351937632 \h ">
        <w:r w:rsidR="0034564C">
          <w:rPr>
            <w:noProof/>
          </w:rPr>
          <w:t>24</w:t>
        </w:r>
      </w:fldSimple>
    </w:p>
    <w:p w:rsidR="00886998" w:rsidRDefault="00886998" w:rsidP="00F600E1">
      <w:pPr>
        <w:pStyle w:val="TOC2"/>
        <w:rPr>
          <w:rFonts w:asciiTheme="minorHAnsi" w:eastAsiaTheme="minorEastAsia" w:hAnsiTheme="minorHAnsi" w:cstheme="minorBidi"/>
          <w:noProof/>
          <w:lang w:bidi="ar-SA"/>
        </w:rPr>
      </w:pPr>
      <w:r>
        <w:rPr>
          <w:noProof/>
        </w:rPr>
        <w:t>ROS Framework</w:t>
      </w:r>
      <w:r>
        <w:rPr>
          <w:noProof/>
        </w:rPr>
        <w:tab/>
      </w:r>
      <w:fldSimple w:instr=" PAGEREF _Toc351937633 \h ">
        <w:r w:rsidR="0034564C">
          <w:rPr>
            <w:noProof/>
          </w:rPr>
          <w:t>25</w:t>
        </w:r>
      </w:fldSimple>
    </w:p>
    <w:p w:rsidR="00886998" w:rsidRDefault="00886998" w:rsidP="00F600E1">
      <w:pPr>
        <w:pStyle w:val="TOC3"/>
        <w:rPr>
          <w:rFonts w:asciiTheme="minorHAnsi" w:eastAsiaTheme="minorEastAsia" w:hAnsiTheme="minorHAnsi" w:cstheme="minorBidi"/>
          <w:noProof/>
          <w:lang w:bidi="ar-SA"/>
        </w:rPr>
      </w:pPr>
      <w:r>
        <w:rPr>
          <w:noProof/>
        </w:rPr>
        <w:t>The Robot Model</w:t>
      </w:r>
      <w:r>
        <w:rPr>
          <w:noProof/>
        </w:rPr>
        <w:tab/>
      </w:r>
      <w:fldSimple w:instr=" PAGEREF _Toc351937634 \h ">
        <w:r w:rsidR="0034564C">
          <w:rPr>
            <w:noProof/>
          </w:rPr>
          <w:t>26</w:t>
        </w:r>
      </w:fldSimple>
    </w:p>
    <w:p w:rsidR="00886998" w:rsidRDefault="00886998" w:rsidP="00F600E1">
      <w:pPr>
        <w:pStyle w:val="TOC2"/>
        <w:rPr>
          <w:rFonts w:asciiTheme="minorHAnsi" w:eastAsiaTheme="minorEastAsia" w:hAnsiTheme="minorHAnsi" w:cstheme="minorBidi"/>
          <w:noProof/>
          <w:lang w:bidi="ar-SA"/>
        </w:rPr>
      </w:pPr>
      <w:r>
        <w:rPr>
          <w:noProof/>
        </w:rPr>
        <w:t>Hardware Drivers</w:t>
      </w:r>
      <w:r>
        <w:rPr>
          <w:noProof/>
        </w:rPr>
        <w:tab/>
      </w:r>
      <w:fldSimple w:instr=" PAGEREF _Toc351937635 \h ">
        <w:r w:rsidR="0034564C">
          <w:rPr>
            <w:noProof/>
          </w:rPr>
          <w:t>27</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The Mobile Base</w:t>
      </w:r>
      <w:r>
        <w:rPr>
          <w:noProof/>
        </w:rPr>
        <w:tab/>
      </w:r>
      <w:fldSimple w:instr=" PAGEREF _Toc351937636 \h ">
        <w:r w:rsidR="0034564C">
          <w:rPr>
            <w:noProof/>
          </w:rPr>
          <w:t>28</w:t>
        </w:r>
      </w:fldSimple>
    </w:p>
    <w:p w:rsidR="00886998" w:rsidRDefault="00886998" w:rsidP="00F600E1">
      <w:pPr>
        <w:pStyle w:val="TOC3"/>
        <w:rPr>
          <w:rFonts w:asciiTheme="minorHAnsi" w:eastAsiaTheme="minorEastAsia" w:hAnsiTheme="minorHAnsi" w:cstheme="minorBidi"/>
          <w:noProof/>
          <w:lang w:bidi="ar-SA"/>
        </w:rPr>
      </w:pPr>
      <w:r>
        <w:rPr>
          <w:noProof/>
        </w:rPr>
        <w:t>ROS Industrial</w:t>
      </w:r>
      <w:r>
        <w:rPr>
          <w:noProof/>
        </w:rPr>
        <w:tab/>
      </w:r>
      <w:fldSimple w:instr=" PAGEREF _Toc351937637 \h ">
        <w:r w:rsidR="0034564C">
          <w:rPr>
            <w:noProof/>
          </w:rPr>
          <w:t>29</w:t>
        </w:r>
      </w:fldSimple>
    </w:p>
    <w:p w:rsidR="00886998" w:rsidRDefault="00886998" w:rsidP="00F600E1">
      <w:pPr>
        <w:pStyle w:val="TOC3"/>
        <w:rPr>
          <w:rFonts w:asciiTheme="minorHAnsi" w:eastAsiaTheme="minorEastAsia" w:hAnsiTheme="minorHAnsi" w:cstheme="minorBidi"/>
          <w:noProof/>
          <w:lang w:bidi="ar-SA"/>
        </w:rPr>
      </w:pPr>
      <w:r>
        <w:rPr>
          <w:noProof/>
        </w:rPr>
        <w:t>Gripper Driver</w:t>
      </w:r>
      <w:r>
        <w:rPr>
          <w:noProof/>
        </w:rPr>
        <w:tab/>
      </w:r>
      <w:fldSimple w:instr=" PAGEREF _Toc351937638 \h ">
        <w:r w:rsidR="0034564C">
          <w:rPr>
            <w:noProof/>
          </w:rPr>
          <w:t>30</w:t>
        </w:r>
      </w:fldSimple>
    </w:p>
    <w:p w:rsidR="00886998" w:rsidRDefault="00886998" w:rsidP="00F600E1">
      <w:pPr>
        <w:pStyle w:val="TOC1"/>
        <w:rPr>
          <w:rFonts w:asciiTheme="minorHAnsi" w:eastAsiaTheme="minorEastAsia" w:hAnsiTheme="minorHAnsi" w:cstheme="minorBidi"/>
          <w:noProof/>
          <w:lang w:bidi="ar-SA"/>
        </w:rPr>
      </w:pPr>
      <w:r>
        <w:rPr>
          <w:noProof/>
        </w:rPr>
        <w:t>Experimental Software</w:t>
      </w:r>
      <w:r>
        <w:rPr>
          <w:noProof/>
        </w:rPr>
        <w:tab/>
      </w:r>
      <w:fldSimple w:instr=" PAGEREF _Toc351937639 \h ">
        <w:r w:rsidR="0034564C">
          <w:rPr>
            <w:noProof/>
          </w:rPr>
          <w:t>31</w:t>
        </w:r>
      </w:fldSimple>
    </w:p>
    <w:p w:rsidR="00886998" w:rsidRDefault="00886998" w:rsidP="00F600E1">
      <w:pPr>
        <w:pStyle w:val="TOC2"/>
        <w:rPr>
          <w:rFonts w:asciiTheme="minorHAnsi" w:eastAsiaTheme="minorEastAsia" w:hAnsiTheme="minorHAnsi" w:cstheme="minorBidi"/>
          <w:noProof/>
          <w:lang w:bidi="ar-SA"/>
        </w:rPr>
      </w:pPr>
      <w:r>
        <w:rPr>
          <w:noProof/>
        </w:rPr>
        <w:t>Kinect Position Calibration</w:t>
      </w:r>
      <w:r>
        <w:rPr>
          <w:noProof/>
        </w:rPr>
        <w:tab/>
      </w:r>
      <w:fldSimple w:instr=" PAGEREF _Toc351937640 \h ">
        <w:r w:rsidR="0034564C">
          <w:rPr>
            <w:noProof/>
          </w:rPr>
          <w:t>31</w:t>
        </w:r>
      </w:fldSimple>
    </w:p>
    <w:p w:rsidR="00886998" w:rsidRDefault="00886998" w:rsidP="00F600E1">
      <w:pPr>
        <w:pStyle w:val="TOC2"/>
        <w:rPr>
          <w:rFonts w:asciiTheme="minorHAnsi" w:eastAsiaTheme="minorEastAsia" w:hAnsiTheme="minorHAnsi" w:cstheme="minorBidi"/>
          <w:noProof/>
          <w:lang w:bidi="ar-SA"/>
        </w:rPr>
      </w:pPr>
      <w:r>
        <w:rPr>
          <w:noProof/>
        </w:rPr>
        <w:t>Mobile Base Planning</w:t>
      </w:r>
      <w:r>
        <w:rPr>
          <w:noProof/>
        </w:rPr>
        <w:tab/>
      </w:r>
      <w:fldSimple w:instr=" PAGEREF _Toc351937641 \h ">
        <w:r w:rsidR="0034564C">
          <w:rPr>
            <w:noProof/>
          </w:rPr>
          <w:t>32</w:t>
        </w:r>
      </w:fldSimple>
    </w:p>
    <w:p w:rsidR="00886998" w:rsidRDefault="00886998" w:rsidP="00F600E1">
      <w:pPr>
        <w:pStyle w:val="TOC3"/>
        <w:rPr>
          <w:rFonts w:asciiTheme="minorHAnsi" w:eastAsiaTheme="minorEastAsia" w:hAnsiTheme="minorHAnsi" w:cstheme="minorBidi"/>
          <w:noProof/>
          <w:lang w:bidi="ar-SA"/>
        </w:rPr>
      </w:pPr>
      <w:r>
        <w:rPr>
          <w:noProof/>
        </w:rPr>
        <w:t>Localization</w:t>
      </w:r>
      <w:r>
        <w:rPr>
          <w:noProof/>
        </w:rPr>
        <w:tab/>
      </w:r>
      <w:fldSimple w:instr=" PAGEREF _Toc351937642 \h ">
        <w:r w:rsidR="0034564C">
          <w:rPr>
            <w:noProof/>
          </w:rPr>
          <w:t>32</w:t>
        </w:r>
      </w:fldSimple>
    </w:p>
    <w:p w:rsidR="00886998" w:rsidRDefault="00886998" w:rsidP="00F600E1">
      <w:pPr>
        <w:pStyle w:val="TOC3"/>
        <w:rPr>
          <w:rFonts w:asciiTheme="minorHAnsi" w:eastAsiaTheme="minorEastAsia" w:hAnsiTheme="minorHAnsi" w:cstheme="minorBidi"/>
          <w:noProof/>
          <w:lang w:bidi="ar-SA"/>
        </w:rPr>
      </w:pPr>
      <w:r>
        <w:rPr>
          <w:noProof/>
        </w:rPr>
        <w:t>Mobile Base Trajectory Planning</w:t>
      </w:r>
      <w:r>
        <w:rPr>
          <w:noProof/>
        </w:rPr>
        <w:tab/>
      </w:r>
      <w:fldSimple w:instr=" PAGEREF _Toc351937643 \h ">
        <w:r w:rsidR="0034564C">
          <w:rPr>
            <w:noProof/>
          </w:rPr>
          <w:t>39</w:t>
        </w:r>
      </w:fldSimple>
    </w:p>
    <w:p w:rsidR="00886998" w:rsidRDefault="00886998" w:rsidP="00F600E1">
      <w:pPr>
        <w:pStyle w:val="TOC2"/>
        <w:rPr>
          <w:rFonts w:asciiTheme="minorHAnsi" w:eastAsiaTheme="minorEastAsia" w:hAnsiTheme="minorHAnsi" w:cstheme="minorBidi"/>
          <w:noProof/>
          <w:lang w:bidi="ar-SA"/>
        </w:rPr>
      </w:pPr>
      <w:r>
        <w:rPr>
          <w:noProof/>
        </w:rPr>
        <w:t>IK solver</w:t>
      </w:r>
      <w:r>
        <w:rPr>
          <w:noProof/>
        </w:rPr>
        <w:tab/>
      </w:r>
      <w:fldSimple w:instr=" PAGEREF _Toc351937644 \h ">
        <w:r w:rsidR="0034564C">
          <w:rPr>
            <w:noProof/>
          </w:rPr>
          <w:t>42</w:t>
        </w:r>
      </w:fldSimple>
    </w:p>
    <w:p w:rsidR="00886998" w:rsidRDefault="00886998" w:rsidP="00F600E1">
      <w:pPr>
        <w:pStyle w:val="TOC3"/>
        <w:rPr>
          <w:rFonts w:asciiTheme="minorHAnsi" w:eastAsiaTheme="minorEastAsia" w:hAnsiTheme="minorHAnsi" w:cstheme="minorBidi"/>
          <w:noProof/>
          <w:lang w:bidi="ar-SA"/>
        </w:rPr>
      </w:pPr>
      <w:r>
        <w:rPr>
          <w:noProof/>
        </w:rPr>
        <w:t>KDL Solver</w:t>
      </w:r>
      <w:r>
        <w:rPr>
          <w:noProof/>
        </w:rPr>
        <w:tab/>
      </w:r>
      <w:fldSimple w:instr=" PAGEREF _Toc351937645 \h ">
        <w:r w:rsidR="0034564C">
          <w:rPr>
            <w:noProof/>
          </w:rPr>
          <w:t>42</w:t>
        </w:r>
      </w:fldSimple>
    </w:p>
    <w:p w:rsidR="00886998" w:rsidRDefault="00886998" w:rsidP="00F600E1">
      <w:pPr>
        <w:pStyle w:val="TOC3"/>
        <w:rPr>
          <w:rFonts w:asciiTheme="minorHAnsi" w:eastAsiaTheme="minorEastAsia" w:hAnsiTheme="minorHAnsi" w:cstheme="minorBidi"/>
          <w:noProof/>
          <w:lang w:bidi="ar-SA"/>
        </w:rPr>
      </w:pPr>
      <w:r>
        <w:rPr>
          <w:noProof/>
        </w:rPr>
        <w:t>IKFast</w:t>
      </w:r>
      <w:r>
        <w:rPr>
          <w:noProof/>
        </w:rPr>
        <w:tab/>
      </w:r>
      <w:fldSimple w:instr=" PAGEREF _Toc351937646 \h ">
        <w:r w:rsidR="0034564C">
          <w:rPr>
            <w:noProof/>
          </w:rPr>
          <w:t>43</w:t>
        </w:r>
      </w:fldSimple>
    </w:p>
    <w:p w:rsidR="00886998" w:rsidRDefault="00886998" w:rsidP="00F600E1">
      <w:pPr>
        <w:pStyle w:val="TOC2"/>
        <w:rPr>
          <w:rFonts w:asciiTheme="minorHAnsi" w:eastAsiaTheme="minorEastAsia" w:hAnsiTheme="minorHAnsi" w:cstheme="minorBidi"/>
          <w:noProof/>
          <w:lang w:bidi="ar-SA"/>
        </w:rPr>
      </w:pPr>
      <w:r>
        <w:rPr>
          <w:noProof/>
        </w:rPr>
        <w:t>Arm Navigation</w:t>
      </w:r>
      <w:r>
        <w:rPr>
          <w:noProof/>
        </w:rPr>
        <w:tab/>
      </w:r>
      <w:fldSimple w:instr=" PAGEREF _Toc351937647 \h ">
        <w:r w:rsidR="0034564C">
          <w:rPr>
            <w:noProof/>
          </w:rPr>
          <w:t>44</w:t>
        </w:r>
      </w:fldSimple>
    </w:p>
    <w:p w:rsidR="00886998" w:rsidRDefault="00886998" w:rsidP="00F600E1">
      <w:pPr>
        <w:pStyle w:val="TOC3"/>
        <w:rPr>
          <w:rFonts w:asciiTheme="minorHAnsi" w:eastAsiaTheme="minorEastAsia" w:hAnsiTheme="minorHAnsi" w:cstheme="minorBidi"/>
          <w:noProof/>
          <w:lang w:bidi="ar-SA"/>
        </w:rPr>
      </w:pPr>
      <w:r>
        <w:rPr>
          <w:noProof/>
        </w:rPr>
        <w:t>Collision Detection</w:t>
      </w:r>
      <w:r>
        <w:rPr>
          <w:noProof/>
        </w:rPr>
        <w:tab/>
      </w:r>
      <w:fldSimple w:instr=" PAGEREF _Toc351937648 \h ">
        <w:r w:rsidR="0034564C">
          <w:rPr>
            <w:noProof/>
          </w:rPr>
          <w:t>45</w:t>
        </w:r>
      </w:fldSimple>
    </w:p>
    <w:p w:rsidR="00886998" w:rsidRDefault="00886998" w:rsidP="00F600E1">
      <w:pPr>
        <w:pStyle w:val="TOC3"/>
        <w:rPr>
          <w:rFonts w:asciiTheme="minorHAnsi" w:eastAsiaTheme="minorEastAsia" w:hAnsiTheme="minorHAnsi" w:cstheme="minorBidi"/>
          <w:noProof/>
          <w:lang w:bidi="ar-SA"/>
        </w:rPr>
      </w:pPr>
      <w:r>
        <w:rPr>
          <w:noProof/>
        </w:rPr>
        <w:t>Kinect Data Filtering</w:t>
      </w:r>
      <w:r>
        <w:rPr>
          <w:noProof/>
        </w:rPr>
        <w:tab/>
      </w:r>
      <w:fldSimple w:instr=" PAGEREF _Toc351937649 \h ">
        <w:r w:rsidR="0034564C">
          <w:rPr>
            <w:noProof/>
          </w:rPr>
          <w:t>45</w:t>
        </w:r>
      </w:fldSimple>
    </w:p>
    <w:p w:rsidR="00886998" w:rsidRDefault="00886998" w:rsidP="00F600E1">
      <w:pPr>
        <w:pStyle w:val="TOC2"/>
        <w:rPr>
          <w:rFonts w:asciiTheme="minorHAnsi" w:eastAsiaTheme="minorEastAsia" w:hAnsiTheme="minorHAnsi" w:cstheme="minorBidi"/>
          <w:noProof/>
          <w:lang w:bidi="ar-SA"/>
        </w:rPr>
      </w:pPr>
      <w:r>
        <w:rPr>
          <w:noProof/>
        </w:rPr>
        <w:t>Tabletop Box Manipulation</w:t>
      </w:r>
      <w:r>
        <w:rPr>
          <w:noProof/>
        </w:rPr>
        <w:tab/>
      </w:r>
      <w:fldSimple w:instr=" PAGEREF _Toc351937650 \h ">
        <w:r w:rsidR="0034564C">
          <w:rPr>
            <w:noProof/>
          </w:rPr>
          <w:t>45</w:t>
        </w:r>
      </w:fldSimple>
    </w:p>
    <w:p w:rsidR="00886998" w:rsidRDefault="00886998" w:rsidP="00F600E1">
      <w:pPr>
        <w:pStyle w:val="TOC3"/>
        <w:rPr>
          <w:rFonts w:asciiTheme="minorHAnsi" w:eastAsiaTheme="minorEastAsia" w:hAnsiTheme="minorHAnsi" w:cstheme="minorBidi"/>
          <w:noProof/>
          <w:lang w:bidi="ar-SA"/>
        </w:rPr>
      </w:pPr>
      <w:r>
        <w:rPr>
          <w:noProof/>
        </w:rPr>
        <w:t>The Manipulation Controller</w:t>
      </w:r>
      <w:r>
        <w:rPr>
          <w:noProof/>
        </w:rPr>
        <w:tab/>
      </w:r>
      <w:fldSimple w:instr=" PAGEREF _Toc351937651 \h ">
        <w:r w:rsidR="0034564C">
          <w:rPr>
            <w:noProof/>
          </w:rPr>
          <w:t>47</w:t>
        </w:r>
      </w:fldSimple>
    </w:p>
    <w:p w:rsidR="00886998" w:rsidRDefault="00886998" w:rsidP="00F600E1">
      <w:pPr>
        <w:pStyle w:val="TOC3"/>
        <w:rPr>
          <w:rFonts w:asciiTheme="minorHAnsi" w:eastAsiaTheme="minorEastAsia" w:hAnsiTheme="minorHAnsi" w:cstheme="minorBidi"/>
          <w:noProof/>
          <w:lang w:bidi="ar-SA"/>
        </w:rPr>
      </w:pPr>
      <w:r>
        <w:rPr>
          <w:noProof/>
        </w:rPr>
        <w:t>Box Manipulation</w:t>
      </w:r>
      <w:r>
        <w:rPr>
          <w:noProof/>
        </w:rPr>
        <w:tab/>
      </w:r>
      <w:fldSimple w:instr=" PAGEREF _Toc351937652 \h ">
        <w:r w:rsidR="0034564C">
          <w:rPr>
            <w:noProof/>
          </w:rPr>
          <w:t>47</w:t>
        </w:r>
      </w:fldSimple>
    </w:p>
    <w:p w:rsidR="00886998" w:rsidRDefault="00886998" w:rsidP="00F600E1">
      <w:pPr>
        <w:pStyle w:val="TOC2"/>
        <w:rPr>
          <w:rFonts w:asciiTheme="minorHAnsi" w:eastAsiaTheme="minorEastAsia" w:hAnsiTheme="minorHAnsi" w:cstheme="minorBidi"/>
          <w:noProof/>
          <w:lang w:bidi="ar-SA"/>
        </w:rPr>
      </w:pPr>
      <w:r>
        <w:rPr>
          <w:noProof/>
        </w:rPr>
        <w:t>QR Code Recognition and 3D Localization</w:t>
      </w:r>
      <w:r>
        <w:rPr>
          <w:noProof/>
        </w:rPr>
        <w:tab/>
      </w:r>
      <w:fldSimple w:instr=" PAGEREF _Toc351937653 \h ">
        <w:r w:rsidR="0034564C">
          <w:rPr>
            <w:noProof/>
          </w:rPr>
          <w:t>48</w:t>
        </w:r>
      </w:fldSimple>
    </w:p>
    <w:p w:rsidR="00886998" w:rsidRDefault="00886998" w:rsidP="00F600E1">
      <w:pPr>
        <w:pStyle w:val="TOC1"/>
        <w:rPr>
          <w:rFonts w:asciiTheme="minorHAnsi" w:eastAsiaTheme="minorEastAsia" w:hAnsiTheme="minorHAnsi" w:cstheme="minorBidi"/>
          <w:noProof/>
          <w:lang w:bidi="ar-SA"/>
        </w:rPr>
      </w:pPr>
      <w:r>
        <w:rPr>
          <w:noProof/>
        </w:rPr>
        <w:t>Industrial Safety</w:t>
      </w:r>
      <w:r>
        <w:rPr>
          <w:noProof/>
        </w:rPr>
        <w:tab/>
      </w:r>
      <w:fldSimple w:instr=" PAGEREF _Toc351937654 \h ">
        <w:r w:rsidR="0034564C">
          <w:rPr>
            <w:noProof/>
          </w:rPr>
          <w:t>51</w:t>
        </w:r>
      </w:fldSimple>
    </w:p>
    <w:p w:rsidR="00886998" w:rsidRDefault="00886998" w:rsidP="00F600E1">
      <w:pPr>
        <w:pStyle w:val="TOC2"/>
        <w:rPr>
          <w:rFonts w:asciiTheme="minorHAnsi" w:eastAsiaTheme="minorEastAsia" w:hAnsiTheme="minorHAnsi" w:cstheme="minorBidi"/>
          <w:noProof/>
          <w:lang w:bidi="ar-SA"/>
        </w:rPr>
      </w:pPr>
      <w:r>
        <w:rPr>
          <w:noProof/>
        </w:rPr>
        <w:t>Reflexive Speed Limiting</w:t>
      </w:r>
      <w:r>
        <w:rPr>
          <w:noProof/>
        </w:rPr>
        <w:tab/>
      </w:r>
      <w:fldSimple w:instr=" PAGEREF _Toc351937655 \h ">
        <w:r w:rsidR="0034564C">
          <w:rPr>
            <w:noProof/>
          </w:rPr>
          <w:t>51</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Reflexive Halt Methods for Mobile Bases</w:t>
      </w:r>
      <w:r>
        <w:rPr>
          <w:noProof/>
        </w:rPr>
        <w:tab/>
      </w:r>
      <w:fldSimple w:instr=" PAGEREF _Toc351937656 \h ">
        <w:r w:rsidR="0034564C">
          <w:rPr>
            <w:noProof/>
          </w:rPr>
          <w:t>51</w:t>
        </w:r>
      </w:fldSimple>
    </w:p>
    <w:p w:rsidR="00886998" w:rsidRDefault="00886998" w:rsidP="00F600E1">
      <w:pPr>
        <w:pStyle w:val="TOC3"/>
        <w:rPr>
          <w:rFonts w:asciiTheme="minorHAnsi" w:eastAsiaTheme="minorEastAsia" w:hAnsiTheme="minorHAnsi" w:cstheme="minorBidi"/>
          <w:noProof/>
          <w:lang w:bidi="ar-SA"/>
        </w:rPr>
      </w:pPr>
      <w:r>
        <w:rPr>
          <w:noProof/>
        </w:rPr>
        <w:t>Reflexive Halting for Manipulators</w:t>
      </w:r>
      <w:r>
        <w:rPr>
          <w:noProof/>
        </w:rPr>
        <w:tab/>
      </w:r>
      <w:fldSimple w:instr=" PAGEREF _Toc351937657 \h ">
        <w:r w:rsidR="0034564C">
          <w:rPr>
            <w:noProof/>
          </w:rPr>
          <w:t>52</w:t>
        </w:r>
      </w:fldSimple>
    </w:p>
    <w:p w:rsidR="00886998" w:rsidRDefault="00886998" w:rsidP="00F600E1">
      <w:pPr>
        <w:pStyle w:val="TOC2"/>
        <w:rPr>
          <w:rFonts w:asciiTheme="minorHAnsi" w:eastAsiaTheme="minorEastAsia" w:hAnsiTheme="minorHAnsi" w:cstheme="minorBidi"/>
          <w:noProof/>
          <w:lang w:bidi="ar-SA"/>
        </w:rPr>
      </w:pPr>
      <w:r>
        <w:rPr>
          <w:noProof/>
        </w:rPr>
        <w:t>Emergency Stop System</w:t>
      </w:r>
      <w:r>
        <w:rPr>
          <w:noProof/>
        </w:rPr>
        <w:tab/>
      </w:r>
      <w:fldSimple w:instr=" PAGEREF _Toc351937658 \h ">
        <w:r w:rsidR="0034564C">
          <w:rPr>
            <w:noProof/>
          </w:rPr>
          <w:t>55</w:t>
        </w:r>
      </w:fldSimple>
    </w:p>
    <w:p w:rsidR="00886998" w:rsidRDefault="00886998" w:rsidP="00F600E1">
      <w:pPr>
        <w:pStyle w:val="TOC3"/>
        <w:rPr>
          <w:rFonts w:asciiTheme="minorHAnsi" w:eastAsiaTheme="minorEastAsia" w:hAnsiTheme="minorHAnsi" w:cstheme="minorBidi"/>
          <w:noProof/>
          <w:lang w:bidi="ar-SA"/>
        </w:rPr>
      </w:pPr>
      <w:r>
        <w:rPr>
          <w:noProof/>
        </w:rPr>
        <w:t>E-Stop Systems Used in This Lab</w:t>
      </w:r>
      <w:r>
        <w:rPr>
          <w:noProof/>
        </w:rPr>
        <w:tab/>
      </w:r>
      <w:fldSimple w:instr=" PAGEREF _Toc351937659 \h ">
        <w:r w:rsidR="0034564C">
          <w:rPr>
            <w:noProof/>
          </w:rPr>
          <w:t>55</w:t>
        </w:r>
      </w:fldSimple>
    </w:p>
    <w:p w:rsidR="00886998" w:rsidRDefault="00886998" w:rsidP="00F600E1">
      <w:pPr>
        <w:pStyle w:val="TOC3"/>
        <w:rPr>
          <w:rFonts w:asciiTheme="minorHAnsi" w:eastAsiaTheme="minorEastAsia" w:hAnsiTheme="minorHAnsi" w:cstheme="minorBidi"/>
          <w:noProof/>
          <w:lang w:bidi="ar-SA"/>
        </w:rPr>
      </w:pPr>
      <w:r>
        <w:rPr>
          <w:noProof/>
        </w:rPr>
        <w:t>E-Stop Requirements for This Robot</w:t>
      </w:r>
      <w:r>
        <w:rPr>
          <w:noProof/>
        </w:rPr>
        <w:tab/>
      </w:r>
      <w:fldSimple w:instr=" PAGEREF _Toc351937660 \h ">
        <w:r w:rsidR="0034564C">
          <w:rPr>
            <w:noProof/>
          </w:rPr>
          <w:t>56</w:t>
        </w:r>
      </w:fldSimple>
    </w:p>
    <w:p w:rsidR="00886998" w:rsidRDefault="00886998" w:rsidP="00F600E1">
      <w:pPr>
        <w:pStyle w:val="TOC3"/>
        <w:rPr>
          <w:rFonts w:asciiTheme="minorHAnsi" w:eastAsiaTheme="minorEastAsia" w:hAnsiTheme="minorHAnsi" w:cstheme="minorBidi"/>
          <w:noProof/>
          <w:lang w:bidi="ar-SA"/>
        </w:rPr>
      </w:pPr>
      <w:r>
        <w:rPr>
          <w:noProof/>
        </w:rPr>
        <w:t>Version 1 Prototype</w:t>
      </w:r>
      <w:r>
        <w:rPr>
          <w:noProof/>
        </w:rPr>
        <w:tab/>
      </w:r>
      <w:fldSimple w:instr=" PAGEREF _Toc351937661 \h ">
        <w:r w:rsidR="0034564C">
          <w:rPr>
            <w:noProof/>
          </w:rPr>
          <w:t>56</w:t>
        </w:r>
      </w:fldSimple>
    </w:p>
    <w:p w:rsidR="00886998" w:rsidRDefault="00886998" w:rsidP="00F600E1">
      <w:pPr>
        <w:pStyle w:val="TOC3"/>
        <w:rPr>
          <w:rFonts w:asciiTheme="minorHAnsi" w:eastAsiaTheme="minorEastAsia" w:hAnsiTheme="minorHAnsi" w:cstheme="minorBidi"/>
          <w:noProof/>
          <w:lang w:bidi="ar-SA"/>
        </w:rPr>
      </w:pPr>
      <w:r>
        <w:rPr>
          <w:noProof/>
        </w:rPr>
        <w:t>Version 2 Design</w:t>
      </w:r>
      <w:r>
        <w:rPr>
          <w:noProof/>
        </w:rPr>
        <w:tab/>
      </w:r>
      <w:fldSimple w:instr=" PAGEREF _Toc351937662 \h ">
        <w:r w:rsidR="0034564C">
          <w:rPr>
            <w:noProof/>
          </w:rPr>
          <w:t>59</w:t>
        </w:r>
      </w:fldSimple>
    </w:p>
    <w:p w:rsidR="00886998" w:rsidRDefault="00886998" w:rsidP="00F600E1">
      <w:pPr>
        <w:pStyle w:val="TOC1"/>
        <w:rPr>
          <w:rFonts w:asciiTheme="minorHAnsi" w:eastAsiaTheme="minorEastAsia" w:hAnsiTheme="minorHAnsi" w:cstheme="minorBidi"/>
          <w:noProof/>
          <w:lang w:bidi="ar-SA"/>
        </w:rPr>
      </w:pPr>
      <w:r>
        <w:rPr>
          <w:noProof/>
        </w:rPr>
        <w:t>Experimental Results</w:t>
      </w:r>
      <w:r>
        <w:rPr>
          <w:noProof/>
        </w:rPr>
        <w:tab/>
      </w:r>
      <w:fldSimple w:instr=" PAGEREF _Toc351937663 \h ">
        <w:r w:rsidR="0034564C">
          <w:rPr>
            <w:noProof/>
          </w:rPr>
          <w:t>63</w:t>
        </w:r>
      </w:fldSimple>
    </w:p>
    <w:p w:rsidR="00886998" w:rsidRDefault="00886998" w:rsidP="00F600E1">
      <w:pPr>
        <w:pStyle w:val="TOC2"/>
        <w:rPr>
          <w:rFonts w:asciiTheme="minorHAnsi" w:eastAsiaTheme="minorEastAsia" w:hAnsiTheme="minorHAnsi" w:cstheme="minorBidi"/>
          <w:noProof/>
          <w:lang w:bidi="ar-SA"/>
        </w:rPr>
      </w:pPr>
      <w:r>
        <w:rPr>
          <w:noProof/>
        </w:rPr>
        <w:t>The Validation Task</w:t>
      </w:r>
      <w:r>
        <w:rPr>
          <w:noProof/>
        </w:rPr>
        <w:tab/>
      </w:r>
      <w:fldSimple w:instr=" PAGEREF _Toc351937664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Validation Results</w:t>
      </w:r>
      <w:r>
        <w:rPr>
          <w:noProof/>
        </w:rPr>
        <w:tab/>
      </w:r>
      <w:fldSimple w:instr=" PAGEREF _Toc351937665 \h ">
        <w:r w:rsidR="0034564C">
          <w:rPr>
            <w:noProof/>
          </w:rPr>
          <w:t>63</w:t>
        </w:r>
      </w:fldSimple>
    </w:p>
    <w:p w:rsidR="00886998" w:rsidRDefault="00886998" w:rsidP="00F600E1">
      <w:pPr>
        <w:pStyle w:val="TOC2"/>
        <w:rPr>
          <w:rFonts w:asciiTheme="minorHAnsi" w:eastAsiaTheme="minorEastAsia" w:hAnsiTheme="minorHAnsi" w:cstheme="minorBidi"/>
          <w:noProof/>
          <w:lang w:bidi="ar-SA"/>
        </w:rPr>
      </w:pPr>
      <w:r>
        <w:rPr>
          <w:noProof/>
        </w:rPr>
        <w:t>Mechanical and Electrical Systems</w:t>
      </w:r>
      <w:r>
        <w:rPr>
          <w:noProof/>
        </w:rPr>
        <w:tab/>
      </w:r>
      <w:fldSimple w:instr=" PAGEREF _Toc351937666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Wheelchair Drivebase</w:t>
      </w:r>
      <w:r>
        <w:rPr>
          <w:noProof/>
        </w:rPr>
        <w:tab/>
      </w:r>
      <w:fldSimple w:instr=" PAGEREF _Toc351937667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Chassis Design</w:t>
      </w:r>
      <w:r>
        <w:rPr>
          <w:noProof/>
        </w:rPr>
        <w:tab/>
      </w:r>
      <w:fldSimple w:instr=" PAGEREF _Toc351937668 \h ">
        <w:r w:rsidR="0034564C">
          <w:rPr>
            <w:noProof/>
          </w:rPr>
          <w:t>64</w:t>
        </w:r>
      </w:fldSimple>
    </w:p>
    <w:p w:rsidR="00886998" w:rsidRDefault="00886998" w:rsidP="00F600E1">
      <w:pPr>
        <w:pStyle w:val="TOC3"/>
        <w:rPr>
          <w:rFonts w:asciiTheme="minorHAnsi" w:eastAsiaTheme="minorEastAsia" w:hAnsiTheme="minorHAnsi" w:cstheme="minorBidi"/>
          <w:noProof/>
          <w:lang w:bidi="ar-SA"/>
        </w:rPr>
      </w:pPr>
      <w:r>
        <w:rPr>
          <w:noProof/>
        </w:rPr>
        <w:t>The ABB Arm System</w:t>
      </w:r>
      <w:r>
        <w:rPr>
          <w:noProof/>
        </w:rPr>
        <w:tab/>
      </w:r>
      <w:fldSimple w:instr=" PAGEREF _Toc351937669 \h ">
        <w:r w:rsidR="0034564C">
          <w:rPr>
            <w:noProof/>
          </w:rPr>
          <w:t>64</w:t>
        </w:r>
      </w:fldSimple>
    </w:p>
    <w:p w:rsidR="00886998" w:rsidRDefault="00886998" w:rsidP="00F600E1">
      <w:pPr>
        <w:pStyle w:val="TOC3"/>
        <w:rPr>
          <w:rFonts w:asciiTheme="minorHAnsi" w:eastAsiaTheme="minorEastAsia" w:hAnsiTheme="minorHAnsi" w:cstheme="minorBidi"/>
          <w:noProof/>
          <w:lang w:bidi="ar-SA"/>
        </w:rPr>
      </w:pPr>
      <w:r>
        <w:rPr>
          <w:noProof/>
        </w:rPr>
        <w:t>Gripper</w:t>
      </w:r>
      <w:r>
        <w:rPr>
          <w:noProof/>
        </w:rPr>
        <w:tab/>
      </w:r>
      <w:fldSimple w:instr=" PAGEREF _Toc351937670 \h ">
        <w:r w:rsidR="0034564C">
          <w:rPr>
            <w:noProof/>
          </w:rPr>
          <w:t>65</w:t>
        </w:r>
      </w:fldSimple>
    </w:p>
    <w:p w:rsidR="00886998" w:rsidRDefault="00886998" w:rsidP="00F600E1">
      <w:pPr>
        <w:pStyle w:val="TOC3"/>
        <w:rPr>
          <w:rFonts w:asciiTheme="minorHAnsi" w:eastAsiaTheme="minorEastAsia" w:hAnsiTheme="minorHAnsi" w:cstheme="minorBidi"/>
          <w:noProof/>
          <w:lang w:bidi="ar-SA"/>
        </w:rPr>
      </w:pPr>
      <w:r>
        <w:rPr>
          <w:noProof/>
        </w:rPr>
        <w:t>Battery Life</w:t>
      </w:r>
      <w:r>
        <w:rPr>
          <w:noProof/>
        </w:rPr>
        <w:tab/>
      </w:r>
      <w:fldSimple w:instr=" PAGEREF _Toc351937671 \h ">
        <w:r w:rsidR="0034564C">
          <w:rPr>
            <w:noProof/>
          </w:rPr>
          <w:t>65</w:t>
        </w:r>
      </w:fldSimple>
    </w:p>
    <w:p w:rsidR="00886998" w:rsidRDefault="00886998" w:rsidP="00F600E1">
      <w:pPr>
        <w:pStyle w:val="TOC2"/>
        <w:rPr>
          <w:rFonts w:asciiTheme="minorHAnsi" w:eastAsiaTheme="minorEastAsia" w:hAnsiTheme="minorHAnsi" w:cstheme="minorBidi"/>
          <w:noProof/>
          <w:lang w:bidi="ar-SA"/>
        </w:rPr>
      </w:pPr>
      <w:r>
        <w:rPr>
          <w:noProof/>
        </w:rPr>
        <w:t>The Kinect</w:t>
      </w:r>
      <w:r>
        <w:rPr>
          <w:noProof/>
        </w:rPr>
        <w:tab/>
      </w:r>
      <w:fldSimple w:instr=" PAGEREF _Toc351937672 \h ">
        <w:r w:rsidR="0034564C">
          <w:rPr>
            <w:noProof/>
          </w:rPr>
          <w:t>67</w:t>
        </w:r>
      </w:fldSimple>
    </w:p>
    <w:p w:rsidR="00886998" w:rsidRDefault="00886998" w:rsidP="00F600E1">
      <w:pPr>
        <w:pStyle w:val="TOC3"/>
        <w:rPr>
          <w:rFonts w:asciiTheme="minorHAnsi" w:eastAsiaTheme="minorEastAsia" w:hAnsiTheme="minorHAnsi" w:cstheme="minorBidi"/>
          <w:noProof/>
          <w:lang w:bidi="ar-SA"/>
        </w:rPr>
      </w:pPr>
      <w:r>
        <w:rPr>
          <w:noProof/>
        </w:rPr>
        <w:t>For Object Localization and Arm Planning</w:t>
      </w:r>
      <w:r>
        <w:rPr>
          <w:noProof/>
        </w:rPr>
        <w:tab/>
      </w:r>
      <w:fldSimple w:instr=" PAGEREF _Toc351937673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t>For Reading QR Codes</w:t>
      </w:r>
      <w:r>
        <w:rPr>
          <w:noProof/>
        </w:rPr>
        <w:tab/>
      </w:r>
      <w:fldSimple w:instr=" PAGEREF _Toc351937674 \h ">
        <w:r w:rsidR="0034564C">
          <w:rPr>
            <w:noProof/>
          </w:rPr>
          <w:t>68</w:t>
        </w:r>
      </w:fldSimple>
    </w:p>
    <w:p w:rsidR="00886998" w:rsidRDefault="00886998" w:rsidP="00F600E1">
      <w:pPr>
        <w:pStyle w:val="TOC2"/>
        <w:rPr>
          <w:rFonts w:asciiTheme="minorHAnsi" w:eastAsiaTheme="minorEastAsia" w:hAnsiTheme="minorHAnsi" w:cstheme="minorBidi"/>
          <w:noProof/>
          <w:lang w:bidi="ar-SA"/>
        </w:rPr>
      </w:pPr>
      <w:r>
        <w:rPr>
          <w:noProof/>
        </w:rPr>
        <w:t>Open Source Software</w:t>
      </w:r>
      <w:r>
        <w:rPr>
          <w:noProof/>
        </w:rPr>
        <w:tab/>
      </w:r>
      <w:fldSimple w:instr=" PAGEREF _Toc351937675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API Stability</w:t>
      </w:r>
      <w:r>
        <w:rPr>
          <w:noProof/>
        </w:rPr>
        <w:tab/>
      </w:r>
      <w:fldSimple w:instr=" PAGEREF _Toc351937676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t>Documentation</w:t>
      </w:r>
      <w:r>
        <w:rPr>
          <w:noProof/>
        </w:rPr>
        <w:tab/>
      </w:r>
      <w:fldSimple w:instr=" PAGEREF _Toc351937677 \h ">
        <w:r w:rsidR="0034564C">
          <w:rPr>
            <w:noProof/>
          </w:rPr>
          <w:t>69</w:t>
        </w:r>
      </w:fldSimple>
    </w:p>
    <w:p w:rsidR="00886998" w:rsidRDefault="00886998" w:rsidP="00F600E1">
      <w:pPr>
        <w:pStyle w:val="TOC3"/>
        <w:rPr>
          <w:rFonts w:asciiTheme="minorHAnsi" w:eastAsiaTheme="minorEastAsia" w:hAnsiTheme="minorHAnsi" w:cstheme="minorBidi"/>
          <w:noProof/>
          <w:lang w:bidi="ar-SA"/>
        </w:rPr>
      </w:pPr>
      <w:r>
        <w:rPr>
          <w:noProof/>
        </w:rPr>
        <w:t>Reusability of PR2 Software</w:t>
      </w:r>
      <w:r>
        <w:rPr>
          <w:noProof/>
        </w:rPr>
        <w:tab/>
      </w:r>
      <w:fldSimple w:instr=" PAGEREF _Toc351937678 \h ">
        <w:r w:rsidR="0034564C">
          <w:rPr>
            <w:noProof/>
          </w:rPr>
          <w:t>69</w:t>
        </w:r>
      </w:fldSimple>
    </w:p>
    <w:p w:rsidR="00886998" w:rsidRDefault="00886998" w:rsidP="00F600E1">
      <w:pPr>
        <w:pStyle w:val="TOC3"/>
        <w:rPr>
          <w:rFonts w:asciiTheme="minorHAnsi" w:eastAsiaTheme="minorEastAsia" w:hAnsiTheme="minorHAnsi" w:cstheme="minorBidi"/>
          <w:noProof/>
          <w:lang w:bidi="ar-SA"/>
        </w:rPr>
      </w:pPr>
      <w:r>
        <w:rPr>
          <w:noProof/>
        </w:rPr>
        <w:t>Safety and Reliability</w:t>
      </w:r>
      <w:r>
        <w:rPr>
          <w:noProof/>
        </w:rPr>
        <w:tab/>
      </w:r>
      <w:fldSimple w:instr=" PAGEREF _Toc351937679 \h ">
        <w:r w:rsidR="0034564C">
          <w:rPr>
            <w:noProof/>
          </w:rPr>
          <w:t>70</w:t>
        </w:r>
      </w:fldSimple>
    </w:p>
    <w:p w:rsidR="00886998" w:rsidRDefault="00886998" w:rsidP="00F600E1">
      <w:pPr>
        <w:pStyle w:val="TOC3"/>
        <w:rPr>
          <w:rFonts w:asciiTheme="minorHAnsi" w:eastAsiaTheme="minorEastAsia" w:hAnsiTheme="minorHAnsi" w:cstheme="minorBidi"/>
          <w:noProof/>
          <w:lang w:bidi="ar-SA"/>
        </w:rPr>
      </w:pPr>
      <w:r>
        <w:rPr>
          <w:noProof/>
        </w:rPr>
        <w:t>Conclusions on ROS and Open Source Software</w:t>
      </w:r>
      <w:r>
        <w:rPr>
          <w:noProof/>
        </w:rPr>
        <w:tab/>
      </w:r>
      <w:fldSimple w:instr=" PAGEREF _Toc351937680 \h ">
        <w:r w:rsidR="0034564C">
          <w:rPr>
            <w:noProof/>
          </w:rPr>
          <w:t>71</w:t>
        </w:r>
      </w:fldSimple>
    </w:p>
    <w:p w:rsidR="00886998" w:rsidRDefault="00886998" w:rsidP="00F600E1">
      <w:pPr>
        <w:pStyle w:val="TOC1"/>
        <w:rPr>
          <w:rFonts w:asciiTheme="minorHAnsi" w:eastAsiaTheme="minorEastAsia" w:hAnsiTheme="minorHAnsi" w:cstheme="minorBidi"/>
          <w:noProof/>
          <w:lang w:bidi="ar-SA"/>
        </w:rPr>
      </w:pPr>
      <w:r>
        <w:rPr>
          <w:noProof/>
        </w:rPr>
        <w:t>Applications and Future Work</w:t>
      </w:r>
      <w:r>
        <w:rPr>
          <w:noProof/>
        </w:rPr>
        <w:tab/>
      </w:r>
      <w:fldSimple w:instr=" PAGEREF _Toc351937681 \h ">
        <w:r w:rsidR="0034564C">
          <w:rPr>
            <w:noProof/>
          </w:rPr>
          <w:t>72</w:t>
        </w:r>
      </w:fldSimple>
    </w:p>
    <w:p w:rsidR="00886998" w:rsidRDefault="00886998" w:rsidP="00F600E1">
      <w:pPr>
        <w:pStyle w:val="TOC1"/>
        <w:rPr>
          <w:rFonts w:asciiTheme="minorHAnsi" w:eastAsiaTheme="minorEastAsia" w:hAnsiTheme="minorHAnsi" w:cstheme="minorBidi"/>
          <w:noProof/>
          <w:lang w:bidi="ar-SA"/>
        </w:rPr>
      </w:pPr>
      <w:r>
        <w:rPr>
          <w:noProof/>
        </w:rPr>
        <w:t>Conclusion</w:t>
      </w:r>
      <w:r>
        <w:rPr>
          <w:noProof/>
        </w:rPr>
        <w:tab/>
      </w:r>
      <w:fldSimple w:instr=" PAGEREF _Toc351937682 \h ">
        <w:r w:rsidR="0034564C">
          <w:rPr>
            <w:noProof/>
          </w:rPr>
          <w:t>73</w:t>
        </w:r>
      </w:fldSimple>
    </w:p>
    <w:p w:rsidR="00886998" w:rsidRDefault="00886998" w:rsidP="00F600E1">
      <w:pPr>
        <w:pStyle w:val="TOC1"/>
        <w:rPr>
          <w:rFonts w:asciiTheme="minorHAnsi" w:eastAsiaTheme="minorEastAsia" w:hAnsiTheme="minorHAnsi" w:cstheme="minorBidi"/>
          <w:noProof/>
          <w:lang w:bidi="ar-SA"/>
        </w:rPr>
      </w:pPr>
      <w:r>
        <w:rPr>
          <w:noProof/>
        </w:rPr>
        <w:t>Bibliography</w:t>
      </w:r>
      <w:r>
        <w:rPr>
          <w:noProof/>
        </w:rPr>
        <w:tab/>
      </w:r>
      <w:fldSimple w:instr=" PAGEREF _Toc351937683 \h ">
        <w:r w:rsidR="0034564C">
          <w:rPr>
            <w:noProof/>
          </w:rPr>
          <w:t>74</w:t>
        </w:r>
      </w:fldSimple>
    </w:p>
    <w:p w:rsidR="00886998" w:rsidRDefault="00886998" w:rsidP="00F600E1">
      <w:pPr>
        <w:pStyle w:val="TOC1"/>
        <w:rPr>
          <w:rFonts w:asciiTheme="minorHAnsi" w:eastAsiaTheme="minorEastAsia" w:hAnsiTheme="minorHAnsi" w:cstheme="minorBidi"/>
          <w:noProof/>
          <w:lang w:bidi="ar-SA"/>
        </w:rPr>
      </w:pPr>
      <w:r>
        <w:rPr>
          <w:noProof/>
        </w:rPr>
        <w:t>Appendix 1: Localization Data</w:t>
      </w:r>
      <w:r>
        <w:rPr>
          <w:noProof/>
        </w:rPr>
        <w:tab/>
      </w:r>
      <w:fldSimple w:instr=" PAGEREF _Toc351937684 \h ">
        <w:r w:rsidR="0034564C">
          <w:rPr>
            <w:noProof/>
          </w:rPr>
          <w:t>78</w:t>
        </w:r>
      </w:fldSimple>
    </w:p>
    <w:p w:rsidR="00886998" w:rsidRDefault="00886998" w:rsidP="00F600E1">
      <w:pPr>
        <w:pStyle w:val="TOC2"/>
        <w:rPr>
          <w:rFonts w:asciiTheme="minorHAnsi" w:eastAsiaTheme="minorEastAsia" w:hAnsiTheme="minorHAnsi" w:cstheme="minorBidi"/>
          <w:noProof/>
          <w:lang w:bidi="ar-SA"/>
        </w:rPr>
      </w:pPr>
      <w:r>
        <w:rPr>
          <w:noProof/>
        </w:rPr>
        <w:t>Ten Meter Straight Line</w:t>
      </w:r>
      <w:r>
        <w:rPr>
          <w:noProof/>
        </w:rPr>
        <w:tab/>
      </w:r>
      <w:fldSimple w:instr=" PAGEREF _Toc351937685 \h ">
        <w:r w:rsidR="0034564C">
          <w:rPr>
            <w:noProof/>
          </w:rPr>
          <w:t>78</w:t>
        </w:r>
      </w:fldSimple>
    </w:p>
    <w:p w:rsidR="00886998" w:rsidRDefault="00886998" w:rsidP="00F600E1">
      <w:pPr>
        <w:pStyle w:val="TOC2"/>
        <w:rPr>
          <w:rFonts w:asciiTheme="minorHAnsi" w:eastAsiaTheme="minorEastAsia" w:hAnsiTheme="minorHAnsi" w:cstheme="minorBidi"/>
          <w:noProof/>
          <w:lang w:bidi="ar-SA"/>
        </w:rPr>
      </w:pPr>
      <w:r>
        <w:rPr>
          <w:noProof/>
        </w:rPr>
        <w:t>Five Laps of One Meter Radius Circle</w:t>
      </w:r>
      <w:r>
        <w:rPr>
          <w:noProof/>
        </w:rPr>
        <w:tab/>
      </w:r>
      <w:fldSimple w:instr=" PAGEREF _Toc351937686 \h ">
        <w:r w:rsidR="0034564C">
          <w:rPr>
            <w:noProof/>
          </w:rPr>
          <w:t>78</w:t>
        </w:r>
      </w:fldSimple>
    </w:p>
    <w:p w:rsidR="00660968" w:rsidRDefault="008D43E4" w:rsidP="00F600E1">
      <w:pPr>
        <w:pStyle w:val="TOC1"/>
        <w:sectPr w:rsidR="00660968">
          <w:pgSz w:w="12240" w:h="15840"/>
          <w:pgMar w:top="1440" w:right="1440" w:bottom="1440" w:left="1440" w:header="720" w:footer="720" w:gutter="0"/>
          <w:cols w:space="720"/>
          <w:docGrid w:linePitch="360" w:charSpace="8192"/>
        </w:sectPr>
      </w:pPr>
      <w:r>
        <w:fldChar w:fldCharType="end"/>
      </w:r>
    </w:p>
    <w:p w:rsidR="00021F0A" w:rsidRDefault="00660968" w:rsidP="00F600E1">
      <w:pPr>
        <w:pStyle w:val="Heading1"/>
      </w:pPr>
      <w:bookmarkStart w:id="0" w:name="_Toc3354004521"/>
      <w:bookmarkStart w:id="1" w:name="_Toc335400452"/>
      <w:bookmarkStart w:id="2" w:name="_Toc351937616"/>
      <w:bookmarkEnd w:id="0"/>
      <w:bookmarkEnd w:id="1"/>
      <w:r>
        <w:lastRenderedPageBreak/>
        <w:t>Introduction</w:t>
      </w:r>
      <w:bookmarkStart w:id="3" w:name="_GoBack"/>
      <w:bookmarkEnd w:id="2"/>
      <w:bookmarkEnd w:id="3"/>
    </w:p>
    <w:p w:rsidR="00FA725F" w:rsidRPr="00FA725F" w:rsidRDefault="00FA725F" w:rsidP="00F600E1">
      <w:pPr>
        <w:rPr>
          <w:highlight w:val="yellow"/>
        </w:rPr>
      </w:pPr>
      <w:r w:rsidRPr="00FA725F">
        <w:rPr>
          <w:highlight w:val="yellow"/>
        </w:rPr>
        <w:t>[HEY WRITE ME]</w:t>
      </w:r>
    </w:p>
    <w:p w:rsidR="00060A2F" w:rsidRDefault="00021F0A" w:rsidP="00F600E1">
      <w:pPr>
        <w:pStyle w:val="Heading1"/>
      </w:pPr>
      <w:bookmarkStart w:id="4" w:name="_Toc351937617"/>
      <w:r>
        <w:lastRenderedPageBreak/>
        <w:t>Industrial Mobile Manipulation</w:t>
      </w:r>
      <w:bookmarkEnd w:id="4"/>
    </w:p>
    <w:p w:rsidR="00060A2F" w:rsidRDefault="00060A2F" w:rsidP="00F600E1">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F600E1">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w:t>
      </w:r>
      <w:proofErr w:type="spellStart"/>
      <w:r w:rsidR="0099775E">
        <w:t>fork lifts</w:t>
      </w:r>
      <w:proofErr w:type="spellEnd"/>
      <w:r w:rsidR="0099775E">
        <w:t xml:space="preserve">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F600E1">
      <w:r>
        <w:t xml:space="preserve">At least one company, </w:t>
      </w:r>
      <w:proofErr w:type="spellStart"/>
      <w:r>
        <w:t>Kiva</w:t>
      </w:r>
      <w:proofErr w:type="spellEnd"/>
      <w:r>
        <w:t xml:space="preserve">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all of the inventory is stored on pallet-like mobile shelves, and a group </w:t>
      </w:r>
      <w:r>
        <w:lastRenderedPageBreak/>
        <w:t xml:space="preserve">of mobile drive units rearrange and deliver the shelves as necessary to bring items to assembly and packing stations. </w:t>
      </w:r>
      <w:proofErr w:type="spellStart"/>
      <w:r>
        <w:t>Kiva</w:t>
      </w:r>
      <w:proofErr w:type="spellEnd"/>
      <w:r>
        <w:t xml:space="preserve">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w:t>
      </w:r>
      <w:proofErr w:type="spellStart"/>
      <w:r>
        <w:t>Kiva</w:t>
      </w:r>
      <w:proofErr w:type="spellEnd"/>
      <w:r>
        <w:t xml:space="preserve">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F600E1">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group at the University of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w:t>
      </w:r>
      <w:r>
        <w:lastRenderedPageBreak/>
        <w:t>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F600E1">
      <w:pPr>
        <w:pStyle w:val="Heading1"/>
      </w:pPr>
      <w:bookmarkStart w:id="5" w:name="_Toc351937618"/>
      <w:r>
        <w:lastRenderedPageBreak/>
        <w:t>ABBY - System Design</w:t>
      </w:r>
      <w:bookmarkEnd w:id="5"/>
    </w:p>
    <w:p w:rsidR="009662D3" w:rsidRDefault="00C82D64" w:rsidP="00F600E1">
      <w:r>
        <w:t>Abby’s design was dictated by several factors. The primary factor in the design was reduction of cost, which was achieved by using materials and components already available in Case Western Reserve University’s Mobile Robotics Lab.</w:t>
      </w:r>
      <w:bookmarkStart w:id="6" w:name="_Toc351468815"/>
    </w:p>
    <w:p w:rsidR="009662D3" w:rsidRDefault="009662D3" w:rsidP="00F600E1">
      <w:bookmarkStart w:id="7" w:name="_Toc351936148"/>
      <w:r>
        <w:rPr>
          <w:noProof/>
          <w:lang w:bidi="ar-SA"/>
        </w:rPr>
        <w:drawing>
          <wp:inline distT="0" distB="0" distL="0" distR="0">
            <wp:extent cx="5943600" cy="4071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071620"/>
                    </a:xfrm>
                    <a:prstGeom prst="rect">
                      <a:avLst/>
                    </a:prstGeom>
                  </pic:spPr>
                </pic:pic>
              </a:graphicData>
            </a:graphic>
          </wp:inline>
        </w:drawing>
      </w:r>
      <w:bookmarkEnd w:id="7"/>
    </w:p>
    <w:p w:rsidR="0036798C" w:rsidRDefault="009662D3" w:rsidP="00F600E1">
      <w:pPr>
        <w:pStyle w:val="Caption"/>
      </w:pPr>
      <w:r>
        <w:t xml:space="preserve">Figure </w:t>
      </w:r>
      <w:fldSimple w:instr=" SEQ Figure \* ARABIC ">
        <w:r w:rsidR="009531CE">
          <w:rPr>
            <w:noProof/>
          </w:rPr>
          <w:t>1</w:t>
        </w:r>
      </w:fldSimple>
      <w:r>
        <w:t>: An annotated rendering of the robot sh</w:t>
      </w:r>
      <w:r w:rsidR="0036798C">
        <w:t>owing several major components.</w:t>
      </w:r>
    </w:p>
    <w:p w:rsidR="00C82D64" w:rsidRDefault="00C82D64" w:rsidP="00F600E1">
      <w:pPr>
        <w:pStyle w:val="Heading2"/>
      </w:pPr>
      <w:bookmarkStart w:id="8" w:name="_Toc351937619"/>
      <w:r>
        <w:t>Invacare Ranger Wheelchair Base</w:t>
      </w:r>
      <w:bookmarkEnd w:id="6"/>
      <w:bookmarkEnd w:id="8"/>
    </w:p>
    <w:p w:rsidR="00C82D64" w:rsidRDefault="00C82D64" w:rsidP="00F600E1">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w:t>
      </w:r>
      <w:r>
        <w:lastRenderedPageBreak/>
        <w:t>per hour (2.24 m/sec). Because of the configuration of the robot’s wheels, it can spin on its own axis and drive forward and backward. It cannot move sideways.</w:t>
      </w:r>
    </w:p>
    <w:p w:rsidR="00C82D64" w:rsidRDefault="00C82D64" w:rsidP="00F600E1">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 xml:space="preserve">eleration was determined to be about 0.1 </w:t>
      </w:r>
      <w:proofErr w:type="spellStart"/>
      <w:r w:rsidR="00244465">
        <w:t>rad</w:t>
      </w:r>
      <w:proofErr w:type="spellEnd"/>
      <w:r w:rsidR="00244465">
        <w:t>/sec</w:t>
      </w:r>
      <w:r w:rsidR="00244465">
        <w:rPr>
          <w:vertAlign w:val="superscript"/>
        </w:rPr>
        <w:t>2</w:t>
      </w:r>
      <w:r>
        <w:t>.</w:t>
      </w:r>
    </w:p>
    <w:p w:rsidR="00C82D64" w:rsidRDefault="00C82D64" w:rsidP="00F600E1">
      <w:r>
        <w:t xml:space="preserve">A </w:t>
      </w:r>
      <w:proofErr w:type="spellStart"/>
      <w:r>
        <w:t>Sabertooth</w:t>
      </w:r>
      <w:proofErr w:type="spellEnd"/>
      <w:r>
        <w:t xml:space="preserve"> 2x50 dual brushed DC motor controller controls the speed of the motors in the mobile base. The </w:t>
      </w:r>
      <w:proofErr w:type="spellStart"/>
      <w:r>
        <w:t>Sabertooth</w:t>
      </w:r>
      <w:proofErr w:type="spellEnd"/>
      <w:r>
        <w:t xml:space="preserve"> 2x50 is an H-bridge PWM motor controller that supplies a variable DC voltage from -24 volts to +24 volts to each motor based on commands it receives over a serial data connection. The </w:t>
      </w:r>
      <w:proofErr w:type="spellStart"/>
      <w:r>
        <w:t>Sabertooth</w:t>
      </w:r>
      <w:proofErr w:type="spellEnd"/>
      <w:r>
        <w:t xml:space="preserve"> 2x50 is powered by a 24 volt DC rail that is energized and de-energized by the emerg</w:t>
      </w:r>
      <w:r w:rsidR="00244465">
        <w:t xml:space="preserve">ency stop circuit described below in </w:t>
      </w:r>
      <w:fldSimple w:instr=" REF _Ref351924510 \h  \* MERGEFORMAT ">
        <w:r w:rsidR="00886998" w:rsidRPr="00886998">
          <w:rPr>
            <w:i/>
          </w:rPr>
          <w:t>Emergency Stop System</w:t>
        </w:r>
      </w:fldSimple>
      <w:r>
        <w:t>.</w:t>
      </w:r>
    </w:p>
    <w:p w:rsidR="00C82D64" w:rsidRDefault="00C82D64" w:rsidP="00F600E1">
      <w:pPr>
        <w:pStyle w:val="Heading2"/>
      </w:pPr>
      <w:bookmarkStart w:id="9" w:name="_Toc351468816"/>
      <w:bookmarkStart w:id="10" w:name="_Toc351937620"/>
      <w:r>
        <w:t>ABB IRB-120 Robotic Arm</w:t>
      </w:r>
      <w:bookmarkEnd w:id="9"/>
      <w:bookmarkEnd w:id="10"/>
    </w:p>
    <w:p w:rsidR="00C82D64" w:rsidRDefault="00C82D64" w:rsidP="00F600E1">
      <w:r>
        <w:t>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t>
      </w:r>
      <w:r>
        <w:lastRenderedPageBreak/>
        <w:t>work envelope of the arm and minimizes the possibility of the arm colliding with other parts of the robot.</w:t>
      </w:r>
    </w:p>
    <w:p w:rsidR="00C82D64" w:rsidRDefault="00C82D64" w:rsidP="00F600E1">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F600E1">
      <w:pPr>
        <w:pStyle w:val="Heading2"/>
      </w:pPr>
      <w:bookmarkStart w:id="11" w:name="_Toc351468817"/>
      <w:bookmarkStart w:id="12" w:name="_Toc351937621"/>
      <w:r>
        <w:t xml:space="preserve">End </w:t>
      </w:r>
      <w:proofErr w:type="spellStart"/>
      <w:r>
        <w:t>Effector</w:t>
      </w:r>
      <w:bookmarkEnd w:id="11"/>
      <w:bookmarkEnd w:id="12"/>
      <w:proofErr w:type="spellEnd"/>
    </w:p>
    <w:p w:rsidR="00C82D64" w:rsidRDefault="00C82D64" w:rsidP="00F600E1">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F600E1">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F600E1">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xml:space="preserve">. This control circuit can be seen in the power distribution diagram in FIGUR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w:t>
      </w:r>
      <w:r>
        <w:lastRenderedPageBreak/>
        <w:t>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fldSimple w:instr=" REF _Ref351924786 \h ">
        <w:r w:rsidR="00886998">
          <w:t xml:space="preserve">Figure </w:t>
        </w:r>
        <w:r w:rsidR="00886998">
          <w:rPr>
            <w:noProof/>
          </w:rPr>
          <w:t>2</w:t>
        </w:r>
      </w:fldSimple>
      <w:r>
        <w:t>.</w:t>
      </w:r>
    </w:p>
    <w:p w:rsidR="00244465" w:rsidRDefault="00244465" w:rsidP="00F600E1">
      <w:r>
        <w:rPr>
          <w:noProof/>
          <w:lang w:bidi="ar-SA"/>
        </w:rPr>
        <w:drawing>
          <wp:inline distT="0" distB="0" distL="0" distR="0">
            <wp:extent cx="5943600" cy="3662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9"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39" t="23647" r="28632" b="31054"/>
                    <a:stretch/>
                  </pic:blipFill>
                  <pic:spPr bwMode="auto">
                    <a:xfrm>
                      <a:off x="0" y="0"/>
                      <a:ext cx="5943600" cy="36629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44465" w:rsidRDefault="00244465" w:rsidP="00F600E1">
      <w:pPr>
        <w:pStyle w:val="Caption"/>
      </w:pPr>
      <w:bookmarkStart w:id="13" w:name="_Ref351924786"/>
      <w:r>
        <w:t xml:space="preserve">Figure </w:t>
      </w:r>
      <w:fldSimple w:instr=" SEQ Figure \* ARABIC ">
        <w:r w:rsidR="009531CE">
          <w:rPr>
            <w:noProof/>
          </w:rPr>
          <w:t>2</w:t>
        </w:r>
      </w:fldSimple>
      <w:bookmarkEnd w:id="13"/>
      <w:r>
        <w:t xml:space="preserve">: The electrical circuit to control the </w:t>
      </w:r>
      <w:r w:rsidRPr="00244465">
        <w:t>pneumatic</w:t>
      </w:r>
      <w:r>
        <w:t xml:space="preserve"> gripper. Q1 is a 2N7000 NFET</w:t>
      </w:r>
    </w:p>
    <w:p w:rsidR="00C82D64" w:rsidRDefault="00C82D64" w:rsidP="00F600E1">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xml:space="preserve">. The regulator </w:t>
      </w:r>
      <w:r>
        <w:lastRenderedPageBreak/>
        <w:t>setting was chosen so that the gripping force would be great enough to ensure a strong grasp on manipulated objects without b</w:t>
      </w:r>
      <w:r w:rsidR="00C7447B">
        <w:t>eing so great as to damage them.</w:t>
      </w:r>
    </w:p>
    <w:p w:rsidR="00C82D64" w:rsidRDefault="00C82D64" w:rsidP="00F600E1">
      <w:pPr>
        <w:pStyle w:val="Heading2"/>
      </w:pPr>
      <w:bookmarkStart w:id="14" w:name="_Toc351468818"/>
      <w:bookmarkStart w:id="15" w:name="_Toc351937622"/>
      <w:r>
        <w:t>Custom Frame Design</w:t>
      </w:r>
      <w:bookmarkEnd w:id="14"/>
      <w:bookmarkEnd w:id="15"/>
    </w:p>
    <w:p w:rsidR="00C82D64" w:rsidRDefault="00C82D64" w:rsidP="00F600E1">
      <w:r>
        <w:t>Coupling together the ABB IRB-120 robotic arm and the Invacare Ranger wheelchair base is the main frame of the robot. The structural elements of the frame are made from Bosch Rexroth aluminum profile struts. This Bosch rail was chosen because it was 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925EE4">
      <w:pPr>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p>
    <w:p w:rsidR="009D23E7" w:rsidRDefault="009D23E7" w:rsidP="00925EE4">
      <w:pPr>
        <w:pStyle w:val="Caption"/>
        <w:jc w:val="left"/>
      </w:pPr>
      <w:r>
        <w:lastRenderedPageBreak/>
        <w:t xml:space="preserve">Figure </w:t>
      </w:r>
      <w:fldSimple w:instr=" SEQ Figure \* ARABIC ">
        <w:r w:rsidR="009531CE">
          <w:rPr>
            <w:noProof/>
          </w:rPr>
          <w:t>3</w:t>
        </w:r>
      </w:fldSimple>
      <w:r>
        <w:t>: ABBY, a mobile industrial manipulator.</w:t>
      </w:r>
    </w:p>
    <w:p w:rsidR="00C82D64" w:rsidRDefault="00C82D64" w:rsidP="00F600E1">
      <w:r>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F600E1">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F600E1">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F600E1">
      <w:pPr>
        <w:pStyle w:val="Heading2"/>
      </w:pPr>
      <w:bookmarkStart w:id="16" w:name="_Toc351468819"/>
      <w:bookmarkStart w:id="17" w:name="_Toc351937623"/>
      <w:r>
        <w:t>Power</w:t>
      </w:r>
      <w:bookmarkEnd w:id="16"/>
      <w:bookmarkEnd w:id="17"/>
    </w:p>
    <w:p w:rsidR="00FD7709" w:rsidRDefault="00FD7709" w:rsidP="00F600E1">
      <w:r>
        <w:rPr>
          <w:noProof/>
          <w:lang w:bidi="ar-SA"/>
        </w:rPr>
        <w:lastRenderedPageBreak/>
        <w:drawing>
          <wp:inline distT="0" distB="0" distL="0" distR="0">
            <wp:extent cx="5943600" cy="3868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1"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701" t="10541" r="4701" b="10826"/>
                    <a:stretch/>
                  </pic:blipFill>
                  <pic:spPr bwMode="auto">
                    <a:xfrm>
                      <a:off x="0" y="0"/>
                      <a:ext cx="5943600" cy="38689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D7709" w:rsidRDefault="00FD7709" w:rsidP="00925EE4">
      <w:pPr>
        <w:pStyle w:val="Caption"/>
        <w:jc w:val="left"/>
      </w:pPr>
      <w:bookmarkStart w:id="18" w:name="_Ref351926554"/>
      <w:r>
        <w:t xml:space="preserve">Figure </w:t>
      </w:r>
      <w:fldSimple w:instr=" SEQ Figure \* ARABIC ">
        <w:r w:rsidR="009531CE">
          <w:rPr>
            <w:noProof/>
          </w:rPr>
          <w:t>4</w:t>
        </w:r>
      </w:fldSimple>
      <w:bookmarkEnd w:id="18"/>
      <w:r>
        <w:t>: A block diagram of the power distribution system on the robot.</w:t>
      </w:r>
    </w:p>
    <w:p w:rsidR="00C82D64" w:rsidRDefault="00C82D64" w:rsidP="00F600E1">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F600E1">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the main power switch for the robot. In addition to the </w:t>
      </w:r>
      <w:r>
        <w:lastRenderedPageBreak/>
        <w:t xml:space="preserve">robot’s </w:t>
      </w:r>
      <w:proofErr w:type="spellStart"/>
      <w:r>
        <w:t>drivetrain</w:t>
      </w:r>
      <w:proofErr w:type="spellEnd"/>
      <w:r>
        <w:t>, the robot’s PC, LIDAR, and the National Instruments cRIO are all powered directly from the 24 volt DC bus.</w:t>
      </w:r>
    </w:p>
    <w:p w:rsidR="00C82D64" w:rsidRDefault="00C82D64" w:rsidP="00F600E1">
      <w:r>
        <w:t xml:space="preserve">Because the cRIO is a critical component of the </w:t>
      </w:r>
      <w:proofErr w:type="spellStart"/>
      <w:r>
        <w:t>drivetrain</w:t>
      </w:r>
      <w:proofErr w:type="spellEnd"/>
      <w:r>
        <w:t xml:space="preserve"> and the inductive kick of the motors can cause significant noise on the 24 volt DC bus, a peak-detector circuit is used to protect the cRIO from voltage droop on the 24 volt rail.</w:t>
      </w:r>
    </w:p>
    <w:p w:rsidR="00C82D64" w:rsidRDefault="00C82D64" w:rsidP="00F600E1">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F600E1">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F600E1">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ms (see </w:t>
      </w:r>
      <w:fldSimple w:instr=" REF _Ref351927362 \h ">
        <w:r w:rsidR="00886998">
          <w:t xml:space="preserve">Figure </w:t>
        </w:r>
        <w:r w:rsidR="00886998">
          <w:rPr>
            <w:noProof/>
          </w:rPr>
          <w:t>5</w:t>
        </w:r>
      </w:fldSimple>
      <w:r>
        <w:t xml:space="preserve">) when it switched on. This droop was sufficient to cause the onboard Ethernet router to reboot, interrupting communications between the computers onboard. In order to fix 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fldSimple w:instr=" REF _Ref351927434 \h ">
        <w:r w:rsidR="00886998">
          <w:t xml:space="preserve">Figure </w:t>
        </w:r>
        <w:r w:rsidR="00886998">
          <w:rPr>
            <w:noProof/>
          </w:rPr>
          <w:t>6</w:t>
        </w:r>
      </w:fldSimple>
      <w:r>
        <w:t xml:space="preserve"> shows that this filter kept the 13.8 volt rail from dropping below 10 volts, </w:t>
      </w:r>
      <w:r>
        <w:lastRenderedPageBreak/>
        <w:t xml:space="preserve">and it recovers to its nominal voltage in under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1"/>
        <w:gridCol w:w="4781"/>
      </w:tblGrid>
      <w:tr w:rsidR="00FD7709" w:rsidTr="00FD7709">
        <w:trPr>
          <w:jc w:val="center"/>
        </w:trPr>
        <w:tc>
          <w:tcPr>
            <w:tcW w:w="4788" w:type="dxa"/>
          </w:tcPr>
          <w:p w:rsidR="00FD7709" w:rsidRDefault="00FD7709" w:rsidP="00F600E1">
            <w:r>
              <w:rPr>
                <w:noProof/>
                <w:lang w:bidi="ar-SA"/>
              </w:rPr>
              <w:drawing>
                <wp:inline distT="0" distB="0" distL="0" distR="0">
                  <wp:extent cx="2971800" cy="2228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71800" cy="2228850"/>
                          </a:xfrm>
                          <a:prstGeom prst="rect">
                            <a:avLst/>
                          </a:prstGeom>
                        </pic:spPr>
                      </pic:pic>
                    </a:graphicData>
                  </a:graphic>
                </wp:inline>
              </w:drawing>
            </w:r>
          </w:p>
          <w:p w:rsidR="00FD7709" w:rsidRDefault="00FD7709" w:rsidP="00925EE4">
            <w:pPr>
              <w:pStyle w:val="Caption"/>
              <w:jc w:val="left"/>
            </w:pPr>
            <w:bookmarkStart w:id="19" w:name="_Ref351927362"/>
            <w:r>
              <w:t xml:space="preserve">Figure </w:t>
            </w:r>
            <w:fldSimple w:instr=" SEQ Figure \* ARABIC ">
              <w:r w:rsidR="009531CE">
                <w:rPr>
                  <w:noProof/>
                </w:rPr>
                <w:t>5</w:t>
              </w:r>
            </w:fldSimple>
            <w:bookmarkEnd w:id="19"/>
            <w:r>
              <w:t>: 13.8 volt rail dropout when compressor turns on (before addition of filter).</w:t>
            </w:r>
          </w:p>
        </w:tc>
        <w:tc>
          <w:tcPr>
            <w:tcW w:w="4788" w:type="dxa"/>
          </w:tcPr>
          <w:p w:rsidR="00FD7709" w:rsidRDefault="00FD7709" w:rsidP="00F600E1">
            <w:r>
              <w:rPr>
                <w:noProof/>
                <w:lang w:bidi="ar-SA"/>
              </w:rPr>
              <w:drawing>
                <wp:inline distT="0" distB="0" distL="0" distR="0">
                  <wp:extent cx="2971800" cy="2228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71800" cy="2228850"/>
                          </a:xfrm>
                          <a:prstGeom prst="rect">
                            <a:avLst/>
                          </a:prstGeom>
                        </pic:spPr>
                      </pic:pic>
                    </a:graphicData>
                  </a:graphic>
                </wp:inline>
              </w:drawing>
            </w:r>
          </w:p>
          <w:p w:rsidR="00FD7709" w:rsidRDefault="00FD7709" w:rsidP="00925EE4">
            <w:pPr>
              <w:pStyle w:val="Caption"/>
              <w:jc w:val="left"/>
            </w:pPr>
            <w:bookmarkStart w:id="20" w:name="_Ref351927434"/>
            <w:r>
              <w:t xml:space="preserve">Figure </w:t>
            </w:r>
            <w:fldSimple w:instr=" SEQ Figure \* ARABIC ">
              <w:r w:rsidR="009531CE">
                <w:rPr>
                  <w:noProof/>
                </w:rPr>
                <w:t>6</w:t>
              </w:r>
            </w:fldSimple>
            <w:bookmarkEnd w:id="20"/>
            <w:r>
              <w:t>: 13.8 volt rail during compressor turn-on after addition of an LC filter.</w:t>
            </w:r>
          </w:p>
        </w:tc>
      </w:tr>
    </w:tbl>
    <w:p w:rsidR="00C82D64" w:rsidRDefault="00FD7709" w:rsidP="00F600E1">
      <w:r>
        <w:t xml:space="preserve">In order to monitor the </w:t>
      </w:r>
      <w:r w:rsidR="00E40487">
        <w:t xml:space="preserve">state of the voltage rails, each one is monitored by an analog to digital converter (ADC) connected to the National Instruments Compact RIO that controls the drive base (see </w:t>
      </w:r>
      <w:fldSimple w:instr=" REF _Ref351926368 \p \h ">
        <w:r w:rsidR="00886998">
          <w:t>below</w:t>
        </w:r>
      </w:fldSimple>
      <w:r w:rsidR="00E40487">
        <w:t xml:space="preserve">). The ADC monitors the main 24 volt bus, the 13.8 volt bus, the power supply to the cRIO (which is protected from rail droop by a peak detector, as shown in </w:t>
      </w:r>
      <w:fldSimple w:instr=" REF _Ref351926554 \h ">
        <w:r w:rsidR="00886998">
          <w:t xml:space="preserve">Figure </w:t>
        </w:r>
        <w:r w:rsidR="00886998">
          <w:rPr>
            <w:noProof/>
          </w:rPr>
          <w:t>4</w:t>
        </w:r>
      </w:fldSimple>
      <w:r w:rsidR="00E40487">
        <w:t>), and the rail that powers the drive base, which is switched on and off by the emergency stop circuit.</w:t>
      </w:r>
    </w:p>
    <w:p w:rsidR="00C82D64" w:rsidRDefault="00C82D64" w:rsidP="00F600E1">
      <w:pPr>
        <w:pStyle w:val="Heading2"/>
      </w:pPr>
      <w:bookmarkStart w:id="21" w:name="_Toc351468820"/>
      <w:bookmarkStart w:id="22" w:name="_Toc351937624"/>
      <w:r>
        <w:t>Sensors</w:t>
      </w:r>
      <w:bookmarkEnd w:id="21"/>
      <w:bookmarkEnd w:id="22"/>
    </w:p>
    <w:p w:rsidR="00C82D64" w:rsidRDefault="00C82D64" w:rsidP="00F600E1">
      <w:pPr>
        <w:pStyle w:val="Heading3"/>
      </w:pPr>
      <w:bookmarkStart w:id="23" w:name="_Toc351468821"/>
      <w:bookmarkStart w:id="24" w:name="_Toc351937625"/>
      <w:r>
        <w:t>Odometry</w:t>
      </w:r>
      <w:bookmarkEnd w:id="23"/>
      <w:bookmarkEnd w:id="24"/>
    </w:p>
    <w:p w:rsidR="00C82D64" w:rsidRDefault="00C82D64" w:rsidP="00F600E1">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 xml:space="preserve">er outputs </w:t>
      </w:r>
      <w:proofErr w:type="spellStart"/>
      <w:r w:rsidR="00E811C4">
        <w:t>quadrature</w:t>
      </w:r>
      <w:proofErr w:type="spellEnd"/>
      <w:r w:rsidR="00E811C4">
        <w:t xml:space="preserv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w:t>
      </w:r>
      <w:r>
        <w:lastRenderedPageBreak/>
        <w:t>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F600E1">
      <w:pPr>
        <w:pStyle w:val="Heading3"/>
      </w:pPr>
      <w:bookmarkStart w:id="25" w:name="_Toc351468822"/>
      <w:bookmarkStart w:id="26" w:name="_Toc351937626"/>
      <w:r>
        <w:t>Yaw Rate Sensor</w:t>
      </w:r>
      <w:bookmarkEnd w:id="25"/>
      <w:bookmarkEnd w:id="26"/>
    </w:p>
    <w:p w:rsidR="00C82D64" w:rsidRDefault="00C82D64" w:rsidP="00F600E1">
      <w:r>
        <w:t xml:space="preserve">Odometry is prone to errors due to wheel slip, </w:t>
      </w:r>
      <w:proofErr w:type="spellStart"/>
      <w:r>
        <w:t>discretization</w:t>
      </w:r>
      <w:proofErr w:type="spellEnd"/>
      <w:r>
        <w:t>,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t>
      </w:r>
      <w:r w:rsidR="00E811C4">
        <w:t xml:space="preserve"> The yaw rate sensor was ultimately disabled due to electrical problems.</w:t>
      </w:r>
    </w:p>
    <w:p w:rsidR="00C82D64" w:rsidRDefault="00C82D64" w:rsidP="00F600E1">
      <w:pPr>
        <w:pStyle w:val="Heading3"/>
      </w:pPr>
      <w:bookmarkStart w:id="27" w:name="_Toc351468823"/>
      <w:bookmarkStart w:id="28" w:name="_Toc351937627"/>
      <w:r>
        <w:t>Microsoft Kinect</w:t>
      </w:r>
      <w:bookmarkEnd w:id="27"/>
      <w:bookmarkEnd w:id="28"/>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76"/>
        <w:gridCol w:w="4786"/>
      </w:tblGrid>
      <w:tr w:rsidR="006A0A73" w:rsidTr="006A0A73">
        <w:tc>
          <w:tcPr>
            <w:tcW w:w="4788" w:type="dxa"/>
            <w:vAlign w:val="bottom"/>
          </w:tcPr>
          <w:p w:rsidR="006A0A73" w:rsidRDefault="006A0A73" w:rsidP="006A0A73">
            <w:pPr>
              <w:keepNext/>
              <w:ind w:left="0"/>
              <w:jc w:val="center"/>
            </w:pPr>
            <w:bookmarkStart w:id="29" w:name="_Toc351468824"/>
            <w:r>
              <w:rPr>
                <w:noProof/>
                <w:lang w:bidi="ar-SA"/>
              </w:rPr>
              <w:lastRenderedPageBreak/>
              <w:drawing>
                <wp:inline distT="0" distB="0" distL="0" distR="0">
                  <wp:extent cx="2971800" cy="1735296"/>
                  <wp:effectExtent l="1905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4" cstate="print"/>
                          <a:srcRect/>
                          <a:stretch>
                            <a:fillRect/>
                          </a:stretch>
                        </pic:blipFill>
                        <pic:spPr>
                          <a:xfrm>
                            <a:off x="0" y="0"/>
                            <a:ext cx="2971800" cy="1735296"/>
                          </a:xfrm>
                          <a:prstGeom prst="rect">
                            <a:avLst/>
                          </a:prstGeom>
                        </pic:spPr>
                      </pic:pic>
                    </a:graphicData>
                  </a:graphic>
                </wp:inline>
              </w:drawing>
            </w:r>
          </w:p>
          <w:p w:rsidR="006A0A73" w:rsidRDefault="006A0A73" w:rsidP="006A0A73">
            <w:pPr>
              <w:pStyle w:val="Caption"/>
            </w:pPr>
            <w:r>
              <w:t xml:space="preserve">Figure </w:t>
            </w:r>
            <w:fldSimple w:instr=" SEQ Figure \* ARABIC ">
              <w:r w:rsidR="009531CE">
                <w:rPr>
                  <w:noProof/>
                </w:rPr>
                <w:t>7</w:t>
              </w:r>
            </w:fldSimple>
            <w:r>
              <w:t>: The Kinect field of view</w:t>
            </w:r>
          </w:p>
        </w:tc>
        <w:tc>
          <w:tcPr>
            <w:tcW w:w="4788" w:type="dxa"/>
            <w:vAlign w:val="bottom"/>
          </w:tcPr>
          <w:p w:rsidR="006A0A73" w:rsidRDefault="006A0A73" w:rsidP="006A0A73">
            <w:pPr>
              <w:keepNext/>
              <w:ind w:left="0"/>
              <w:jc w:val="center"/>
            </w:pPr>
            <w:r>
              <w:rPr>
                <w:noProof/>
                <w:lang w:bidi="ar-SA"/>
              </w:rPr>
              <w:drawing>
                <wp:inline distT="0" distB="0" distL="0" distR="0">
                  <wp:extent cx="2978150" cy="2603500"/>
                  <wp:effectExtent l="1905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5" cstate="print"/>
                          <a:srcRect/>
                          <a:stretch>
                            <a:fillRect/>
                          </a:stretch>
                        </pic:blipFill>
                        <pic:spPr>
                          <a:xfrm>
                            <a:off x="0" y="0"/>
                            <a:ext cx="2978150" cy="2603500"/>
                          </a:xfrm>
                          <a:prstGeom prst="rect">
                            <a:avLst/>
                          </a:prstGeom>
                        </pic:spPr>
                      </pic:pic>
                    </a:graphicData>
                  </a:graphic>
                </wp:inline>
              </w:drawing>
            </w:r>
          </w:p>
          <w:p w:rsidR="006A0A73" w:rsidRDefault="006A0A73" w:rsidP="006A0A73">
            <w:pPr>
              <w:pStyle w:val="Caption"/>
            </w:pPr>
            <w:r>
              <w:t xml:space="preserve">Figure </w:t>
            </w:r>
            <w:fldSimple w:instr=" SEQ Figure \* ARABIC ">
              <w:r w:rsidR="009531CE">
                <w:rPr>
                  <w:noProof/>
                </w:rPr>
                <w:t>8</w:t>
              </w:r>
            </w:fldSimple>
            <w:r>
              <w:t>: The Kinect mounted to the robot</w:t>
            </w:r>
          </w:p>
        </w:tc>
      </w:tr>
    </w:tbl>
    <w:p w:rsidR="00C82D64" w:rsidRDefault="00C82D64" w:rsidP="00F600E1">
      <w:r>
        <w:t xml:space="preserve">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F600E1">
      <w:pPr>
        <w:pStyle w:val="Heading3"/>
      </w:pPr>
      <w:bookmarkStart w:id="30" w:name="_Toc351937628"/>
      <w:r>
        <w:t>Sick LMS-291</w:t>
      </w:r>
      <w:bookmarkEnd w:id="29"/>
      <w:bookmarkEnd w:id="30"/>
    </w:p>
    <w:p w:rsidR="00C82D64" w:rsidRPr="00373846" w:rsidRDefault="00C82D64" w:rsidP="00F600E1">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F600E1">
      <w:pPr>
        <w:pStyle w:val="Heading2"/>
      </w:pPr>
      <w:bookmarkStart w:id="31" w:name="_Toc351468825"/>
      <w:bookmarkStart w:id="32" w:name="_Toc351937629"/>
      <w:r>
        <w:t>Computing Hardware</w:t>
      </w:r>
      <w:bookmarkEnd w:id="31"/>
      <w:bookmarkEnd w:id="32"/>
    </w:p>
    <w:p w:rsidR="00C82D64" w:rsidRDefault="00C82D64" w:rsidP="00F600E1">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F600E1">
      <w:pPr>
        <w:pStyle w:val="Heading3"/>
      </w:pPr>
      <w:bookmarkStart w:id="33" w:name="_Toc351468826"/>
      <w:bookmarkStart w:id="34" w:name="_Toc351937630"/>
      <w:r>
        <w:t>PC</w:t>
      </w:r>
      <w:bookmarkEnd w:id="33"/>
      <w:bookmarkEnd w:id="34"/>
    </w:p>
    <w:p w:rsidR="00C82D64" w:rsidRDefault="00C82D64" w:rsidP="00F600E1">
      <w:r>
        <w:lastRenderedPageBreak/>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F600E1">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F600E1">
      <w:r>
        <w:t>The PC’s computing hardware is fairly moderate and represents a balance between cost and computing power. The processor is an Intel i5 2500k, a four-core processor utilizing 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F600E1">
      <w:pPr>
        <w:pStyle w:val="Heading3"/>
      </w:pPr>
      <w:bookmarkStart w:id="35" w:name="_Toc351468827"/>
      <w:bookmarkStart w:id="36" w:name="_Ref351926368"/>
      <w:bookmarkStart w:id="37" w:name="_Toc351937631"/>
      <w:r>
        <w:t>National Instruments cRIO</w:t>
      </w:r>
      <w:bookmarkEnd w:id="35"/>
      <w:bookmarkEnd w:id="36"/>
      <w:bookmarkEnd w:id="37"/>
    </w:p>
    <w:p w:rsidR="00C82D64" w:rsidRDefault="00C82D64" w:rsidP="00F600E1">
      <w:r>
        <w:t xml:space="preserve">Some tasks pertaining to sensor interfacing and motor control require real-time processing, analog to digital conversion, and robust digital I/O. These tasks are beyond the reach of commercially-available PC </w:t>
      </w:r>
      <w:r>
        <w:lastRenderedPageBreak/>
        <w:t xml:space="preserve">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w:t>
      </w:r>
      <w:proofErr w:type="spellStart"/>
      <w:r>
        <w:t>Sabertooth</w:t>
      </w:r>
      <w:proofErr w:type="spellEnd"/>
      <w:r>
        <w:t xml:space="preserve"> motor controller. An analog input module is used to monitor the voltage rails and read values from the yaw rate sensor.</w:t>
      </w:r>
    </w:p>
    <w:p w:rsidR="00C82D64" w:rsidRDefault="00C82D64" w:rsidP="00F600E1">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F600E1">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F600E1">
      <w:pPr>
        <w:pStyle w:val="Heading3"/>
      </w:pPr>
      <w:bookmarkStart w:id="38" w:name="_Toc351468828"/>
      <w:bookmarkStart w:id="39" w:name="_Toc351937632"/>
      <w:r>
        <w:t>ABB IRC5</w:t>
      </w:r>
      <w:bookmarkEnd w:id="38"/>
      <w:bookmarkEnd w:id="39"/>
    </w:p>
    <w:p w:rsidR="00C82D64" w:rsidRDefault="00C82D64" w:rsidP="00F600E1">
      <w:r>
        <w:lastRenderedPageBreak/>
        <w:t>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F600E1">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w:t>
      </w:r>
      <w:proofErr w:type="spellStart"/>
      <w:r>
        <w:t>touchscreen</w:t>
      </w:r>
      <w:proofErr w:type="spellEnd"/>
      <w:r>
        <w:t xml:space="preserve">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F600E1">
      <w:pPr>
        <w:pStyle w:val="Heading2"/>
      </w:pPr>
      <w:bookmarkStart w:id="40" w:name="__RefHeading__530_1800207281"/>
      <w:bookmarkStart w:id="41" w:name="_Toc351468829"/>
      <w:bookmarkStart w:id="42" w:name="_Toc351937633"/>
      <w:bookmarkEnd w:id="40"/>
      <w:r w:rsidRPr="004C3DE8">
        <w:t>ROS Framework</w:t>
      </w:r>
      <w:bookmarkEnd w:id="41"/>
      <w:bookmarkEnd w:id="42"/>
    </w:p>
    <w:p w:rsidR="00C82D64" w:rsidRDefault="00C82D64" w:rsidP="00F600E1">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w:t>
      </w:r>
      <w:r w:rsidRPr="004C3DE8">
        <w:lastRenderedPageBreak/>
        <w:t xml:space="preserve">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F600E1">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w:t>
      </w:r>
      <w:r>
        <w:lastRenderedPageBreak/>
        <w:t>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F600E1">
      <w:pPr>
        <w:pStyle w:val="Heading3"/>
      </w:pPr>
      <w:bookmarkStart w:id="43" w:name="_Toc351468830"/>
      <w:bookmarkStart w:id="44" w:name="_Toc351937634"/>
      <w:r>
        <w:t>The Robot Model</w:t>
      </w:r>
      <w:bookmarkEnd w:id="43"/>
      <w:bookmarkEnd w:id="44"/>
    </w:p>
    <w:p w:rsidR="00C82D64" w:rsidRDefault="00C82D64" w:rsidP="00F600E1">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F600E1">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F600E1">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F600E1">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F600E1">
      <w:pPr>
        <w:rPr>
          <w:highlight w:val="yellow"/>
        </w:rPr>
      </w:pPr>
      <w:r w:rsidRPr="00801869">
        <w:rPr>
          <w:highlight w:val="yellow"/>
        </w:rPr>
        <w:t>[</w:t>
      </w:r>
      <w:proofErr w:type="spellStart"/>
      <w:r w:rsidRPr="00801869">
        <w:rPr>
          <w:highlight w:val="yellow"/>
        </w:rPr>
        <w:t>rviz</w:t>
      </w:r>
      <w:proofErr w:type="spellEnd"/>
      <w:r w:rsidRPr="00801869">
        <w:rPr>
          <w:highlight w:val="yellow"/>
        </w:rPr>
        <w:t xml:space="preserve"> screenshot with model]</w:t>
      </w:r>
    </w:p>
    <w:p w:rsidR="00C82D64" w:rsidRPr="00656E12" w:rsidRDefault="00C82D64" w:rsidP="00F600E1">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F600E1">
      <w:pPr>
        <w:pStyle w:val="Heading2"/>
      </w:pPr>
      <w:bookmarkStart w:id="45" w:name="__RefHeading__536_1800207281"/>
      <w:bookmarkStart w:id="46" w:name="_Toc351468831"/>
      <w:bookmarkStart w:id="47" w:name="_Toc351937635"/>
      <w:bookmarkEnd w:id="45"/>
      <w:r>
        <w:t>Hardware Drivers</w:t>
      </w:r>
      <w:bookmarkEnd w:id="46"/>
      <w:bookmarkEnd w:id="47"/>
    </w:p>
    <w:p w:rsidR="00C82D64" w:rsidRDefault="00C82D64" w:rsidP="00F600E1">
      <w:bookmarkStart w:id="48" w:name="__RefHeading__532_1800207281"/>
      <w:bookmarkEnd w:id="48"/>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F600E1">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w:t>
      </w:r>
      <w:r>
        <w:lastRenderedPageBreak/>
        <w:t>project in collaboration with the Southwest Research Institute (SWRI) of San Antonio, Texas. Since the gripper is a custom device, it uses custom driver software.</w:t>
      </w:r>
    </w:p>
    <w:p w:rsidR="00C82D64" w:rsidRDefault="00C82D64" w:rsidP="00F600E1">
      <w:pPr>
        <w:pStyle w:val="Heading3"/>
      </w:pPr>
      <w:bookmarkStart w:id="49" w:name="_Toc351468832"/>
      <w:bookmarkStart w:id="50" w:name="_Toc351937636"/>
      <w:r>
        <w:t>The Mobile Base</w:t>
      </w:r>
      <w:bookmarkEnd w:id="49"/>
      <w:bookmarkEnd w:id="50"/>
    </w:p>
    <w:p w:rsidR="00C82D64" w:rsidRDefault="00C82D64" w:rsidP="00F600E1">
      <w:bookmarkStart w:id="51" w:name="__RefHeading__534_1800207281"/>
      <w:bookmarkEnd w:id="51"/>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F600E1">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F600E1">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F600E1">
      <w:pPr>
        <w:pStyle w:val="Heading3"/>
      </w:pPr>
      <w:bookmarkStart w:id="52" w:name="_Toc351468833"/>
      <w:bookmarkStart w:id="53" w:name="_Toc351937637"/>
      <w:r>
        <w:t>ROS Industrial</w:t>
      </w:r>
      <w:bookmarkEnd w:id="52"/>
      <w:bookmarkEnd w:id="53"/>
    </w:p>
    <w:p w:rsidR="00C82D64" w:rsidRDefault="00C82D64" w:rsidP="00F600E1">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w:t>
      </w:r>
      <w:r>
        <w:lastRenderedPageBreak/>
        <w:t>the IRB-120 using the IRC5 Compact. ABBY's ROS Industrial driver was written specifically for this project, but was later incorporated into the ROS Industrial codebase.</w:t>
      </w:r>
    </w:p>
    <w:p w:rsidR="00C82D64" w:rsidRDefault="00C82D64" w:rsidP="00F600E1">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F600E1">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w:t>
      </w:r>
      <w:r>
        <w:lastRenderedPageBreak/>
        <w:t>have been experimentally determined not to exceed 250 points, so the maximum trajectory length was set to 250.</w:t>
      </w:r>
    </w:p>
    <w:p w:rsidR="00C82D64" w:rsidRDefault="00C82D64" w:rsidP="00F600E1">
      <w:pPr>
        <w:pStyle w:val="Heading3"/>
      </w:pPr>
      <w:bookmarkStart w:id="54" w:name="_Toc351468834"/>
      <w:bookmarkStart w:id="55" w:name="_Toc351937638"/>
      <w:r>
        <w:t>Gripper Driver</w:t>
      </w:r>
      <w:bookmarkEnd w:id="54"/>
      <w:bookmarkEnd w:id="55"/>
    </w:p>
    <w:p w:rsidR="00C82D64" w:rsidRPr="00434800" w:rsidRDefault="00C82D64" w:rsidP="00F600E1">
      <w:r w:rsidRPr="00434800">
        <w:t xml:space="preserve">The gripper driver is a ROS node that runs natively on an Arduino's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F600E1">
      <w:pPr>
        <w:pStyle w:val="Heading1"/>
      </w:pPr>
      <w:bookmarkStart w:id="56" w:name="_Toc351937639"/>
      <w:r>
        <w:lastRenderedPageBreak/>
        <w:t>Experimental Software</w:t>
      </w:r>
      <w:bookmarkEnd w:id="56"/>
    </w:p>
    <w:p w:rsidR="0053034D" w:rsidRDefault="0053034D" w:rsidP="00F600E1">
      <w:pPr>
        <w:pStyle w:val="Heading2"/>
      </w:pPr>
      <w:bookmarkStart w:id="57" w:name="_Toc351559255"/>
      <w:bookmarkStart w:id="58" w:name="_Toc351937640"/>
      <w:r>
        <w:t xml:space="preserve">Kinect </w:t>
      </w:r>
      <w:bookmarkEnd w:id="57"/>
      <w:r w:rsidR="00920819">
        <w:t>Position Calibration</w:t>
      </w:r>
      <w:bookmarkEnd w:id="58"/>
    </w:p>
    <w:p w:rsidR="0053034D" w:rsidRDefault="0053034D" w:rsidP="00F600E1">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F600E1">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F600E1">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the Kinect</w:t>
      </w:r>
      <w:r w:rsidR="00227307">
        <w:t xml:space="preserve">,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w:t>
      </w:r>
      <w:r w:rsidR="00227307">
        <w:lastRenderedPageBreak/>
        <w:t>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F600E1">
      <w:pPr>
        <w:pStyle w:val="Heading2"/>
      </w:pPr>
      <w:bookmarkStart w:id="59" w:name="_Toc351559256"/>
      <w:bookmarkStart w:id="60" w:name="_Toc351937641"/>
      <w:r>
        <w:t>Mobile Base Planning</w:t>
      </w:r>
      <w:bookmarkEnd w:id="59"/>
      <w:bookmarkEnd w:id="60"/>
    </w:p>
    <w:p w:rsidR="0053034D" w:rsidRDefault="0053034D" w:rsidP="00F600E1">
      <w:bookmarkStart w:id="61" w:name="_Toc351559257"/>
      <w:r>
        <w:t>Before the robot can pick up any parts, it must drive to their location. In order to do that, the robot must be able to determine its location and navigate through its environment.</w:t>
      </w:r>
    </w:p>
    <w:p w:rsidR="0053034D" w:rsidRDefault="0053034D" w:rsidP="00F600E1">
      <w:pPr>
        <w:pStyle w:val="Heading3"/>
      </w:pPr>
      <w:bookmarkStart w:id="62" w:name="_Toc351937642"/>
      <w:r>
        <w:t>Localization</w:t>
      </w:r>
      <w:bookmarkEnd w:id="61"/>
      <w:bookmarkEnd w:id="62"/>
    </w:p>
    <w:p w:rsidR="0053034D" w:rsidRDefault="0053034D" w:rsidP="00F600E1">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F600E1">
      <w:r>
        <w:t>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F600E1"/>
    <w:p w:rsidR="00AA0B7C" w:rsidRPr="00AA0B7C" w:rsidRDefault="008D43E4" w:rsidP="00F600E1">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F600E1">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6" o:title=""/>
          </v:shape>
          <o:OLEObject Type="Embed" ProgID="Equation.3" ShapeID="_x0000_i1025" DrawAspect="Content" ObjectID="_1425708494" r:id="rId17"/>
        </w:object>
      </w:r>
    </w:p>
    <w:p w:rsidR="0053034D" w:rsidRDefault="00C366B4" w:rsidP="00F600E1">
      <w:pPr>
        <w:pStyle w:val="algorithm"/>
      </w:pPr>
      <w:r w:rsidRPr="00C366B4">
        <w:object w:dxaOrig="1980" w:dyaOrig="360">
          <v:shape id="_x0000_i1026" type="#_x0000_t75" style="width:99pt;height:18pt" o:ole="" filled="t">
            <v:fill color2="black"/>
            <v:imagedata r:id="rId18" o:title=""/>
          </v:shape>
          <o:OLEObject Type="Embed" ProgID="Equation.3" ShapeID="_x0000_i1026" DrawAspect="Content" ObjectID="_1425708495" r:id="rId19"/>
        </w:object>
      </w:r>
    </w:p>
    <w:p w:rsidR="0053034D"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F600E1">
      <w:pPr>
        <w:pStyle w:val="algorithm"/>
      </w:pPr>
      <w:r w:rsidRPr="00C366B4">
        <w:object w:dxaOrig="1100" w:dyaOrig="360">
          <v:shape id="_x0000_i1027" type="#_x0000_t75" style="width:55pt;height:18pt" o:ole="" filled="t">
            <v:fill color2="black"/>
            <v:imagedata r:id="rId20" o:title=""/>
          </v:shape>
          <o:OLEObject Type="Embed" ProgID="Equation.3" ShapeID="_x0000_i1027" DrawAspect="Content" ObjectID="_1425708496" r:id="rId21"/>
        </w:object>
      </w:r>
    </w:p>
    <w:p w:rsidR="00AA0B7C"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m:t>
          </m:r>
          <m:r>
            <w:rPr>
              <w:rFonts w:ascii="Cambria Math" w:hAnsi="Cambria Math"/>
            </w:rPr>
            <m:t>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F600E1">
      <w:pPr>
        <w:pStyle w:val="algorithm"/>
      </w:pPr>
      <w:r w:rsidRPr="00C366B4">
        <w:object w:dxaOrig="1140" w:dyaOrig="380">
          <v:shape id="_x0000_i1028" type="#_x0000_t75" style="width:57pt;height:19pt" o:ole="" filled="t">
            <v:fill color2="black"/>
            <v:imagedata r:id="rId22" o:title=""/>
          </v:shape>
          <o:OLEObject Type="Embed" ProgID="Equation.3" ShapeID="_x0000_i1028" DrawAspect="Content" ObjectID="_1425708497" r:id="rId23"/>
        </w:object>
      </w:r>
    </w:p>
    <w:p w:rsidR="0053034D"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F600E1">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F600E1">
      <w:pPr>
        <w:pStyle w:val="Caption"/>
      </w:pPr>
      <w:r>
        <w:t xml:space="preserve">Algorithm </w:t>
      </w:r>
      <w:fldSimple w:instr=" SEQ Algorithm \* ARABIC ">
        <w:r w:rsidR="00886998">
          <w:rPr>
            <w:noProof/>
          </w:rPr>
          <w:t>1</w:t>
        </w:r>
      </w:fldSimple>
      <w:r>
        <w:t>: Odometry</w:t>
      </w:r>
      <w:r w:rsidR="00FE52B7">
        <w:t xml:space="preserve"> update</w:t>
      </w:r>
      <w:r>
        <w:t xml:space="preserve"> from differential wheel encoder measurements. </w:t>
      </w:r>
      <w:proofErr w:type="spellStart"/>
      <w:r>
        <w:t>d</w:t>
      </w:r>
      <w:r>
        <w:rPr>
          <w:vertAlign w:val="subscript"/>
        </w:rPr>
        <w:t>r</w:t>
      </w:r>
      <w:proofErr w:type="spellEnd"/>
      <w:r>
        <w:t xml:space="preserve"> and d</w:t>
      </w:r>
      <w:r>
        <w:rPr>
          <w:vertAlign w:val="subscript"/>
        </w:rPr>
        <w:t>l</w:t>
      </w:r>
      <w:r>
        <w:t xml:space="preserve"> are the difference in encoder counts since the last update. trans is the translation. </w:t>
      </w:r>
      <w:proofErr w:type="spellStart"/>
      <w:r>
        <w:t>d</w:t>
      </w:r>
      <w:r>
        <w:rPr>
          <w:vertAlign w:val="subscript"/>
        </w:rPr>
        <w:t>x</w:t>
      </w:r>
      <w:proofErr w:type="spellEnd"/>
      <w:r>
        <w:t xml:space="preserve"> is the translation in the x and y directions. </w:t>
      </w:r>
      <w:proofErr w:type="spellStart"/>
      <w:r>
        <w:t>d</w:t>
      </w:r>
      <w:r>
        <w:rPr>
          <w:vertAlign w:val="subscript"/>
        </w:rPr>
        <w:t>Θ</w:t>
      </w:r>
      <w:proofErr w:type="spellEnd"/>
      <w:r>
        <w:t xml:space="preserve"> is the rotation in theta, and Θ is the heading.</w:t>
      </w:r>
    </w:p>
    <w:p w:rsidR="0053034D" w:rsidRDefault="0053034D" w:rsidP="00F600E1">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F600E1">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w:t>
      </w:r>
      <w:r>
        <w:lastRenderedPageBreak/>
        <w:t xml:space="preserve">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F600E1">
      <w:r>
        <w:t xml:space="preserve">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w:t>
      </w:r>
      <w:r>
        <w:lastRenderedPageBreak/>
        <w:t>usually out-perform relative localization methods, they are less reliable than absolute localization ag</w:t>
      </w:r>
      <w:r w:rsidR="00801869">
        <w:t>ainst an a priori map or model.</w:t>
      </w:r>
    </w:p>
    <w:p w:rsidR="0053034D" w:rsidRDefault="0053034D" w:rsidP="00F600E1">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rsidR="0053034D" w:rsidRDefault="0053034D" w:rsidP="00F600E1">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w:t>
      </w:r>
      <w:r w:rsidR="003330B7">
        <w:t>[</w:t>
      </w:r>
      <w:r w:rsidRPr="00801869">
        <w:rPr>
          <w:highlight w:val="yellow"/>
        </w:rPr>
        <w:t>RESULTS</w:t>
      </w:r>
      <w:r w:rsidR="003330B7">
        <w:t>]</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w:t>
      </w:r>
      <w:r>
        <w:lastRenderedPageBreak/>
        <w:t>acceleration of the robot was software-limited to bel</w:t>
      </w:r>
      <w:r w:rsidR="004313B6">
        <w:t>ow the wheel-slip threshold of [</w:t>
      </w:r>
      <w:r w:rsidR="004313B6" w:rsidRPr="00801869">
        <w:rPr>
          <w:highlight w:val="yellow"/>
        </w:rPr>
        <w:t>WHEEL SLIP ACCELERATIONS]</w:t>
      </w:r>
      <w:r>
        <w:t>.</w:t>
      </w:r>
    </w:p>
    <w:p w:rsidR="0053034D" w:rsidRDefault="0053034D" w:rsidP="00F600E1">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F600E1">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w:t>
      </w:r>
      <w:r>
        <w:lastRenderedPageBreak/>
        <w:t xml:space="preserve">the true pose. Each pose update from AMCL takes approximately </w:t>
      </w:r>
      <w:r w:rsidR="003330B7">
        <w:t>[</w:t>
      </w:r>
      <w:r w:rsidRPr="00925EE4">
        <w:rPr>
          <w:highlight w:val="yellow"/>
        </w:rPr>
        <w:t>TIME</w:t>
      </w:r>
      <w:r w:rsidR="003330B7">
        <w:t>]</w:t>
      </w:r>
      <w:r>
        <w:t xml:space="preserve"> milliseconds, which means that it can run no faster than </w:t>
      </w:r>
      <w:r w:rsidR="003330B7">
        <w:t>[</w:t>
      </w:r>
      <w:r w:rsidRPr="00925EE4">
        <w:rPr>
          <w:highlight w:val="yellow"/>
        </w:rPr>
        <w:t>FREQUENCY</w:t>
      </w:r>
      <w:r w:rsidR="003330B7">
        <w:t>]</w:t>
      </w:r>
      <w:r>
        <w:t xml:space="preserve"> Hz.</w:t>
      </w:r>
    </w:p>
    <w:p w:rsidR="0053034D" w:rsidRDefault="0053034D" w:rsidP="00F600E1">
      <w:r>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F600E1">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w:t>
      </w:r>
      <w:r>
        <w:lastRenderedPageBreak/>
        <w:t xml:space="preserve">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53034D" w:rsidRPr="0036798C" w:rsidRDefault="0083679E" w:rsidP="00F600E1">
      <w:pPr>
        <w:rPr>
          <w:highlight w:val="yellow"/>
        </w:rPr>
      </w:pPr>
      <w:r w:rsidRPr="0036798C">
        <w:rPr>
          <w:highlight w:val="yellow"/>
        </w:rPr>
        <w:t>[</w:t>
      </w:r>
      <w:r w:rsidR="0053034D" w:rsidRPr="0036798C">
        <w:rPr>
          <w:highlight w:val="yellow"/>
        </w:rPr>
        <w:t xml:space="preserve">FIGURE the </w:t>
      </w:r>
      <w:proofErr w:type="spellStart"/>
      <w:r w:rsidR="0053034D" w:rsidRPr="0036798C">
        <w:rPr>
          <w:highlight w:val="yellow"/>
        </w:rPr>
        <w:t>tf</w:t>
      </w:r>
      <w:proofErr w:type="spellEnd"/>
      <w:r w:rsidR="0053034D" w:rsidRPr="0036798C">
        <w:rPr>
          <w:highlight w:val="yellow"/>
        </w:rPr>
        <w:t xml:space="preserve"> tree from /map</w:t>
      </w:r>
      <w:r w:rsidRPr="0036798C">
        <w:rPr>
          <w:highlight w:val="yellow"/>
        </w:rPr>
        <w:t xml:space="preserve"> to /</w:t>
      </w:r>
      <w:proofErr w:type="spellStart"/>
      <w:r w:rsidRPr="0036798C">
        <w:rPr>
          <w:highlight w:val="yellow"/>
        </w:rPr>
        <w:t>base_link</w:t>
      </w:r>
      <w:proofErr w:type="spellEnd"/>
      <w:r w:rsidRPr="0036798C">
        <w:rPr>
          <w:highlight w:val="yellow"/>
        </w:rPr>
        <w:t xml:space="preserve"> with robot model]</w:t>
      </w:r>
    </w:p>
    <w:p w:rsidR="0053034D" w:rsidRDefault="0053034D" w:rsidP="00F600E1">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F600E1">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F600E1">
      <w:r>
        <w:t xml:space="preserve">Another way to potentially improve the robot’s localization would be to use the Kinect. The Kinect’s limited range and field of view </w:t>
      </w:r>
      <w:r w:rsidR="0083679E">
        <w:t>[</w:t>
      </w:r>
      <w:r>
        <w:t>figure</w:t>
      </w:r>
      <w:r w:rsidR="0083679E">
        <w:t>]</w:t>
      </w:r>
      <w:r>
        <w:t xml:space="preserve"> makes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w:t>
      </w:r>
      <w:r>
        <w:lastRenderedPageBreak/>
        <w:t>point in the environment, provided a landmark was visible to the Kinect, and the robot could generate a starting pose estimate from the landmark.</w:t>
      </w:r>
    </w:p>
    <w:p w:rsidR="0053034D" w:rsidRDefault="0053034D" w:rsidP="00F600E1">
      <w:pPr>
        <w:pStyle w:val="Heading3"/>
      </w:pPr>
      <w:bookmarkStart w:id="63" w:name="_Toc351559258"/>
      <w:bookmarkStart w:id="64" w:name="_Toc351937643"/>
      <w:r>
        <w:t>Mobile Base Trajectory Planning</w:t>
      </w:r>
      <w:bookmarkEnd w:id="63"/>
      <w:bookmarkEnd w:id="64"/>
    </w:p>
    <w:p w:rsidR="0053034D" w:rsidRDefault="0053034D" w:rsidP="00F600E1">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F600E1">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F600E1">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see )</w:t>
      </w:r>
      <w:r>
        <w:t xml:space="preserve">, implemented on the cRIO's PowerPC processor, is used to convert twist-style commands (forward and rotational speed) into speed commands for each wheel. These signed integers represent the desired voltage to be output by the </w:t>
      </w:r>
      <w:proofErr w:type="spellStart"/>
      <w:r>
        <w:t>Sabertooth</w:t>
      </w:r>
      <w:proofErr w:type="spellEnd"/>
      <w:r>
        <w:t xml:space="preserve"> motor controller, with -127 being full reverse and 127 being full forward. Since the </w:t>
      </w:r>
      <w:proofErr w:type="spellStart"/>
      <w:r>
        <w:t>Sabertooth</w:t>
      </w:r>
      <w:proofErr w:type="spellEnd"/>
      <w:r>
        <w:t xml:space="preserve"> motor controller can vary its voltage output from -24 volts to 24 volts, the 7 bits of speed resolution in each direction correspond to a voltage output </w:t>
      </w:r>
      <w:r>
        <w:lastRenderedPageBreak/>
        <w:t>resolution of about 189mV. The PID controllers on ABBY were originally tuned for another similar robot based on the</w:t>
      </w:r>
      <w:r w:rsidR="00E8726A">
        <w:t xml:space="preserve"> same </w:t>
      </w:r>
      <w:proofErr w:type="spellStart"/>
      <w:r w:rsidR="00E8726A">
        <w:t>drivetrain</w:t>
      </w:r>
      <w:proofErr w:type="spellEnd"/>
      <w:r w:rsidR="00E8726A">
        <w:t xml:space="preserve">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w:t>
      </w:r>
      <w:proofErr w:type="spellStart"/>
      <w:r>
        <w:t>drivetrain</w:t>
      </w:r>
      <w:proofErr w:type="spellEnd"/>
      <w:r>
        <w:t xml:space="preserve">. As a result, ABBY's minimum achievable forward/reverse speed is </w:t>
      </w:r>
      <w:r w:rsidR="00E8726A">
        <w:t>0.1</w:t>
      </w:r>
      <w:r>
        <w:t xml:space="preserve"> m/s and minimum rotational speed is </w:t>
      </w:r>
      <w:r w:rsidR="00E8726A">
        <w:t>0.35</w:t>
      </w:r>
      <w:r>
        <w:t xml:space="preserve"> </w:t>
      </w:r>
      <w:proofErr w:type="spellStart"/>
      <w:r>
        <w:t>rad</w:t>
      </w:r>
      <w:proofErr w:type="spellEnd"/>
      <w:r>
        <w:t xml:space="preserve">/sec. This compares unfavorably to the minimum speeds that Eric </w:t>
      </w:r>
      <w:proofErr w:type="spellStart"/>
      <w:r>
        <w:t>Perko</w:t>
      </w:r>
      <w:proofErr w:type="spellEnd"/>
      <w:r>
        <w:t xml:space="preserve"> was able to achieve on HARLIE, which were 0.1 m/second and 0.1 radians/second respectively.</w:t>
      </w:r>
    </w:p>
    <w:p w:rsidR="0053034D" w:rsidRDefault="008D43E4" w:rsidP="00F600E1">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1</w:t>
        </w:r>
      </w:fldSimple>
    </w:p>
    <w:p w:rsidR="00CE35EE" w:rsidRDefault="008D43E4" w:rsidP="00F600E1">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2</w:t>
        </w:r>
      </w:fldSimple>
    </w:p>
    <w:p w:rsidR="0053034D" w:rsidRDefault="0053034D" w:rsidP="00F600E1">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F600E1">
      <w:proofErr w:type="spellStart"/>
      <w:r>
        <w:t>NavFn</w:t>
      </w:r>
      <w:proofErr w:type="spellEnd"/>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paths for ABBY in relatively open environments, but because it assumes a circular robot base, it will sometimes plan impossible paths in crowded environments.</w:t>
      </w:r>
    </w:p>
    <w:p w:rsidR="0053034D" w:rsidRDefault="0053034D" w:rsidP="00F600E1">
      <w:r>
        <w:t>DETAILS AND CHARACTERIZATION OF NAVFN</w:t>
      </w:r>
    </w:p>
    <w:p w:rsidR="0053034D" w:rsidRDefault="0053034D" w:rsidP="00F600E1">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r w:rsidR="001E0DFA">
        <w:lastRenderedPageBreak/>
        <w:t>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F600E1">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w:t>
      </w:r>
      <w:r>
        <w:lastRenderedPageBreak/>
        <w:t xml:space="preserve">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F600E1">
      <w:pPr>
        <w:pStyle w:val="Heading2"/>
      </w:pPr>
      <w:bookmarkStart w:id="65" w:name="_Toc351559259"/>
      <w:bookmarkStart w:id="66" w:name="_Toc351937644"/>
      <w:r>
        <w:t>IK solver</w:t>
      </w:r>
      <w:bookmarkEnd w:id="65"/>
      <w:bookmarkEnd w:id="66"/>
    </w:p>
    <w:p w:rsidR="0053034D" w:rsidRPr="00934523" w:rsidRDefault="0053034D" w:rsidP="00F600E1">
      <w:r>
        <w:t xml:space="preserve">An important part of robotic arm planning is an inverse kinematic solver. Given a pose in the robotic arm's work envelope, an inverse kinematic solver determines a set of joint angles that would place the end </w:t>
      </w:r>
      <w:proofErr w:type="spellStart"/>
      <w:r>
        <w:t>effector</w:t>
      </w:r>
      <w:proofErr w:type="spellEnd"/>
      <w:r>
        <w:t xml:space="preserve"> at that pose. Because not all poses have possible solutions and some poses are degenerate cases, analytical inverse kinematic solvers are mathematically complex.</w:t>
      </w:r>
    </w:p>
    <w:p w:rsidR="0053034D" w:rsidRDefault="0053034D" w:rsidP="00F600E1">
      <w:pPr>
        <w:pStyle w:val="Heading3"/>
      </w:pPr>
      <w:bookmarkStart w:id="67" w:name="_Toc351559260"/>
      <w:bookmarkStart w:id="68" w:name="_Toc351937645"/>
      <w:r>
        <w:t>KDL Solver</w:t>
      </w:r>
      <w:bookmarkEnd w:id="67"/>
      <w:bookmarkEnd w:id="68"/>
    </w:p>
    <w:p w:rsidR="0053034D" w:rsidRDefault="0053034D" w:rsidP="00F600E1">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F600E1">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r w:rsidR="00886998">
          <w:t xml:space="preserve">Figure </w:t>
        </w:r>
        <w:r w:rsidR="00886998">
          <w:rPr>
            <w:noProof/>
          </w:rPr>
          <w:t>7</w:t>
        </w:r>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xml:space="preserve">, and though some positions are more difficult to solve for using KDL’s iterative approach, there is no guarantee that the solver will </w:t>
      </w:r>
      <w:r w:rsidR="00055796" w:rsidRPr="00055796">
        <w:lastRenderedPageBreak/>
        <w:t>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F600E1">
      <w:r>
        <w:rPr>
          <w:noProof/>
          <w:lang w:bidi="ar-SA"/>
        </w:rPr>
        <w:drawing>
          <wp:inline distT="0" distB="0" distL="0" distR="0">
            <wp:extent cx="5943600" cy="44497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449753"/>
                    </a:xfrm>
                    <a:prstGeom prst="rect">
                      <a:avLst/>
                    </a:prstGeom>
                  </pic:spPr>
                </pic:pic>
              </a:graphicData>
            </a:graphic>
          </wp:inline>
        </w:drawing>
      </w:r>
    </w:p>
    <w:p w:rsidR="00055796" w:rsidRPr="00934523" w:rsidRDefault="00055796" w:rsidP="00F600E1">
      <w:pPr>
        <w:pStyle w:val="Caption"/>
      </w:pPr>
      <w:bookmarkStart w:id="69" w:name="_Ref351928372"/>
      <w:r>
        <w:t xml:space="preserve">Figure </w:t>
      </w:r>
      <w:fldSimple w:instr=" SEQ Figure \* ARABIC ">
        <w:r w:rsidR="009531CE">
          <w:rPr>
            <w:noProof/>
          </w:rPr>
          <w:t>9</w:t>
        </w:r>
      </w:fldSimple>
      <w:bookmarkEnd w:id="69"/>
      <w:r>
        <w:t>: A histogram of successful requests from the test of the KDL inverse kinematics solver, showing the distribution of iterations required to find a solution.</w:t>
      </w:r>
    </w:p>
    <w:p w:rsidR="0053034D" w:rsidRDefault="0053034D" w:rsidP="00F600E1">
      <w:pPr>
        <w:pStyle w:val="Heading3"/>
      </w:pPr>
      <w:bookmarkStart w:id="70" w:name="_Toc351559261"/>
      <w:bookmarkStart w:id="71" w:name="_Toc351937646"/>
      <w:proofErr w:type="spellStart"/>
      <w:r>
        <w:t>IKFast</w:t>
      </w:r>
      <w:bookmarkEnd w:id="70"/>
      <w:bookmarkEnd w:id="71"/>
      <w:proofErr w:type="spellEnd"/>
    </w:p>
    <w:p w:rsidR="0053034D" w:rsidRDefault="0053034D" w:rsidP="00F600E1">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w:t>
      </w:r>
      <w:r>
        <w:lastRenderedPageBreak/>
        <w:t>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F600E1">
      <w:pPr>
        <w:rPr>
          <w:b/>
        </w:rPr>
      </w:pPr>
      <w:r>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F600E1">
      <w:pPr>
        <w:pStyle w:val="Heading2"/>
      </w:pPr>
      <w:bookmarkStart w:id="72" w:name="_Toc351559262"/>
      <w:bookmarkStart w:id="73" w:name="_Toc351937647"/>
      <w:r>
        <w:t>Arm Navigation</w:t>
      </w:r>
      <w:bookmarkEnd w:id="72"/>
      <w:bookmarkEnd w:id="73"/>
    </w:p>
    <w:p w:rsidR="0053034D" w:rsidRDefault="0053034D" w:rsidP="00F600E1">
      <w:r>
        <w:t xml:space="preserve">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w:t>
      </w:r>
      <w:proofErr w:type="spellStart"/>
      <w:r>
        <w:t>plugin</w:t>
      </w:r>
      <w:proofErr w:type="spellEnd"/>
      <w:r>
        <w:t xml:space="preserve">, a planner, and a collision environment server. This "default" arm navigation application was augmented with filtering nodes for the Kinect data going into the collision environment and the modified KDL inverse kinematics </w:t>
      </w:r>
      <w:proofErr w:type="spellStart"/>
      <w:r>
        <w:t>plugin</w:t>
      </w:r>
      <w:proofErr w:type="spellEnd"/>
      <w:r>
        <w:t xml:space="preserve"> described above.</w:t>
      </w:r>
    </w:p>
    <w:p w:rsidR="0053034D" w:rsidRDefault="0053034D" w:rsidP="00F600E1">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w:t>
      </w:r>
      <w:proofErr w:type="spellStart"/>
      <w:r w:rsidRPr="00B54A0F">
        <w:t>plugin</w:t>
      </w:r>
      <w:proofErr w:type="spellEnd"/>
      <w:r w:rsidRPr="00B54A0F">
        <w:t xml:space="preserve"> </w:t>
      </w:r>
      <w:r>
        <w:t>described above to convert goal poses into joint space before planning paths to them.</w:t>
      </w:r>
    </w:p>
    <w:p w:rsidR="0053034D" w:rsidRDefault="0053034D" w:rsidP="00F600E1">
      <w:pPr>
        <w:pStyle w:val="Heading3"/>
      </w:pPr>
      <w:bookmarkStart w:id="74" w:name="_Toc351559263"/>
      <w:bookmarkStart w:id="75" w:name="_Toc351937648"/>
      <w:r>
        <w:lastRenderedPageBreak/>
        <w:t>Collision Detection</w:t>
      </w:r>
      <w:bookmarkEnd w:id="74"/>
      <w:bookmarkEnd w:id="75"/>
    </w:p>
    <w:p w:rsidR="0053034D" w:rsidRDefault="0053034D" w:rsidP="00F600E1">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F600E1">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F600E1">
      <w:pPr>
        <w:pStyle w:val="Heading3"/>
      </w:pPr>
      <w:bookmarkStart w:id="76" w:name="_Toc351559264"/>
      <w:bookmarkStart w:id="77" w:name="_Toc351937649"/>
      <w:r>
        <w:t>Kinect Data Filtering</w:t>
      </w:r>
      <w:bookmarkEnd w:id="76"/>
      <w:bookmarkEnd w:id="77"/>
    </w:p>
    <w:p w:rsidR="0053034D" w:rsidRPr="00934523" w:rsidRDefault="0053034D" w:rsidP="00F600E1">
      <w:r>
        <w:t>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p>
    <w:p w:rsidR="0053034D" w:rsidRDefault="0053034D" w:rsidP="00F600E1">
      <w:pPr>
        <w:pStyle w:val="Heading2"/>
      </w:pPr>
      <w:bookmarkStart w:id="78" w:name="_Toc351559265"/>
      <w:bookmarkStart w:id="79" w:name="_Ref351934904"/>
      <w:bookmarkStart w:id="80" w:name="_Ref351934912"/>
      <w:bookmarkStart w:id="81" w:name="_Toc351937650"/>
      <w:r>
        <w:t>Tabletop Box Manipulation</w:t>
      </w:r>
      <w:bookmarkEnd w:id="78"/>
      <w:bookmarkEnd w:id="79"/>
      <w:bookmarkEnd w:id="80"/>
      <w:bookmarkEnd w:id="81"/>
    </w:p>
    <w:p w:rsidR="003330B7" w:rsidRDefault="003330B7" w:rsidP="00F600E1">
      <w:pPr>
        <w:pStyle w:val="BodyText"/>
      </w:pPr>
      <w:r>
        <w:rPr>
          <w:noProof/>
          <w:lang w:bidi="ar-SA"/>
        </w:rPr>
        <w:lastRenderedPageBreak/>
        <w:drawing>
          <wp:inline distT="0" distB="0" distL="0" distR="0">
            <wp:extent cx="5943600" cy="61614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6161405"/>
                    </a:xfrm>
                    <a:prstGeom prst="rect">
                      <a:avLst/>
                    </a:prstGeom>
                  </pic:spPr>
                </pic:pic>
              </a:graphicData>
            </a:graphic>
          </wp:inline>
        </w:drawing>
      </w:r>
    </w:p>
    <w:p w:rsidR="0053034D" w:rsidRDefault="003330B7" w:rsidP="00F600E1">
      <w:pPr>
        <w:pStyle w:val="Caption"/>
      </w:pPr>
      <w:r>
        <w:t xml:space="preserve">Figure </w:t>
      </w:r>
      <w:fldSimple w:instr=" SEQ Figure \* ARABIC ">
        <w:r w:rsidR="009531CE">
          <w:rPr>
            <w:noProof/>
          </w:rPr>
          <w:t>10</w:t>
        </w:r>
      </w:fldSimple>
      <w:r>
        <w:t>: The box manipulation pipeline. Data from the Kinect is used to locate boxes on a table, which are then picked up and placed in the bin.</w:t>
      </w:r>
    </w:p>
    <w:p w:rsidR="0053034D" w:rsidRDefault="0053034D" w:rsidP="00F600E1">
      <w:r>
        <w:t xml:space="preserve">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w:t>
      </w:r>
      <w:r>
        <w:lastRenderedPageBreak/>
        <w:t>object detection nodes developed by Willow Garage for the PR2 robot, as well as two nodes written specifically for this project.</w:t>
      </w:r>
    </w:p>
    <w:p w:rsidR="0053034D" w:rsidRDefault="0053034D" w:rsidP="00F600E1">
      <w:pPr>
        <w:pStyle w:val="Heading3"/>
      </w:pPr>
      <w:bookmarkStart w:id="82" w:name="_Toc351559266"/>
      <w:bookmarkStart w:id="83" w:name="_Toc351937651"/>
      <w:r>
        <w:t>The Manipulation Controller</w:t>
      </w:r>
      <w:bookmarkEnd w:id="82"/>
      <w:bookmarkEnd w:id="83"/>
    </w:p>
    <w:p w:rsidR="0053034D" w:rsidRDefault="0053034D" w:rsidP="00F600E1">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fldSimple w:instr=" REF _Ref351930475 \h ">
        <w:r w:rsidR="00886998">
          <w:t xml:space="preserve">Algorithm </w:t>
        </w:r>
        <w:r w:rsidR="00886998">
          <w:rPr>
            <w:noProof/>
          </w:rPr>
          <w:t>2</w:t>
        </w:r>
      </w:fldSimple>
      <w:r w:rsidR="003B51D5">
        <w:t>.</w:t>
      </w:r>
    </w:p>
    <w:p w:rsidR="0053034D" w:rsidRDefault="0053034D" w:rsidP="00F600E1">
      <w:pPr>
        <w:pStyle w:val="algorithm"/>
      </w:pPr>
      <w:proofErr w:type="spellStart"/>
      <w:r>
        <w:t>detected_objects</w:t>
      </w:r>
      <w:proofErr w:type="spellEnd"/>
      <w:r>
        <w:t xml:space="preserve"> = </w:t>
      </w:r>
      <w:proofErr w:type="spellStart"/>
      <w:r>
        <w:t>tabletop_detection</w:t>
      </w:r>
      <w:proofErr w:type="spellEnd"/>
      <w:r>
        <w:t>(</w:t>
      </w:r>
      <w:proofErr w:type="spellStart"/>
      <w:r>
        <w:t>kinect_data</w:t>
      </w:r>
      <w:proofErr w:type="spellEnd"/>
      <w:r>
        <w:t>)</w:t>
      </w:r>
    </w:p>
    <w:p w:rsidR="0053034D" w:rsidRDefault="0053034D" w:rsidP="00F600E1">
      <w:pPr>
        <w:pStyle w:val="algorithm"/>
      </w:pPr>
      <w:r>
        <w:t xml:space="preserve">for each object in </w:t>
      </w:r>
      <w:proofErr w:type="spellStart"/>
      <w:r>
        <w:t>detected_objects</w:t>
      </w:r>
      <w:proofErr w:type="spellEnd"/>
      <w:r>
        <w:t>:</w:t>
      </w:r>
    </w:p>
    <w:p w:rsidR="0053034D" w:rsidRDefault="0053034D" w:rsidP="00F600E1">
      <w:pPr>
        <w:pStyle w:val="algorithm"/>
      </w:pPr>
      <w:r>
        <w:tab/>
        <w:t>if graspable(object):</w:t>
      </w:r>
    </w:p>
    <w:p w:rsidR="0053034D" w:rsidRDefault="0053034D" w:rsidP="00F600E1">
      <w:pPr>
        <w:pStyle w:val="algorithm"/>
      </w:pPr>
      <w:r>
        <w:tab/>
      </w:r>
      <w:r>
        <w:tab/>
        <w:t>pick(object)</w:t>
      </w:r>
    </w:p>
    <w:p w:rsidR="0053034D" w:rsidRDefault="0053034D" w:rsidP="00F600E1">
      <w:pPr>
        <w:pStyle w:val="algorithm"/>
      </w:pPr>
      <w:r>
        <w:tab/>
      </w:r>
      <w:r>
        <w:tab/>
        <w:t>place(object, bin)</w:t>
      </w:r>
    </w:p>
    <w:p w:rsidR="0053034D" w:rsidRDefault="0053034D" w:rsidP="00F600E1">
      <w:pPr>
        <w:pStyle w:val="algorithm"/>
      </w:pPr>
      <w:proofErr w:type="spellStart"/>
      <w:r>
        <w:t>stow_arm</w:t>
      </w:r>
      <w:proofErr w:type="spellEnd"/>
      <w:r>
        <w:t>()</w:t>
      </w:r>
    </w:p>
    <w:p w:rsidR="003B51D5" w:rsidRDefault="003B51D5" w:rsidP="00F600E1">
      <w:pPr>
        <w:pStyle w:val="Caption"/>
      </w:pPr>
      <w:bookmarkStart w:id="84" w:name="_Ref351930475"/>
      <w:r>
        <w:t xml:space="preserve">Algorithm </w:t>
      </w:r>
      <w:fldSimple w:instr=" SEQ Algorithm \* ARABIC ">
        <w:r w:rsidR="00886998">
          <w:rPr>
            <w:noProof/>
          </w:rPr>
          <w:t>2</w:t>
        </w:r>
      </w:fldSimple>
      <w:bookmarkEnd w:id="84"/>
      <w:r>
        <w:t>: The process for detecting, picking up, and stowing the objects on a table</w:t>
      </w:r>
    </w:p>
    <w:p w:rsidR="0053034D" w:rsidRDefault="0053034D" w:rsidP="00F600E1">
      <w:r>
        <w:t xml:space="preserve">The </w:t>
      </w:r>
      <w:proofErr w:type="spellStart"/>
      <w:r>
        <w:t>tabletop_detection</w:t>
      </w:r>
      <w:proofErr w:type="spellEnd"/>
      <w:r>
        <w:t>()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arm</w:t>
      </w:r>
      <w:proofErr w:type="spellEnd"/>
      <w:r>
        <w:t>(), the arm is moved to a predefined stowed position, which minimizes the robot's footprint while it is driving.</w:t>
      </w:r>
    </w:p>
    <w:p w:rsidR="0053034D" w:rsidRDefault="0053034D" w:rsidP="00F600E1">
      <w:pPr>
        <w:pStyle w:val="Heading3"/>
      </w:pPr>
      <w:bookmarkStart w:id="85" w:name="_Toc351559267"/>
      <w:bookmarkStart w:id="86" w:name="_Toc351937652"/>
      <w:r>
        <w:t>Box Manipulation</w:t>
      </w:r>
      <w:bookmarkEnd w:id="85"/>
      <w:bookmarkEnd w:id="86"/>
    </w:p>
    <w:p w:rsidR="0053034D" w:rsidRDefault="0053034D" w:rsidP="00F600E1">
      <w:r>
        <w:lastRenderedPageBreak/>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F600E1">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F600E1">
      <w:r>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F600E1">
      <w:pPr>
        <w:pStyle w:val="Heading2"/>
      </w:pPr>
      <w:bookmarkStart w:id="87" w:name="_Toc351559268"/>
      <w:bookmarkStart w:id="88" w:name="_Toc351937653"/>
      <w:r>
        <w:t>QR Code Recognition and 3D Localization</w:t>
      </w:r>
      <w:bookmarkEnd w:id="87"/>
      <w:bookmarkEnd w:id="88"/>
    </w:p>
    <w:p w:rsidR="0053034D" w:rsidRDefault="0053034D" w:rsidP="00F600E1">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w:t>
      </w:r>
      <w:r>
        <w:lastRenderedPageBreak/>
        <w:t>end, an exploration was made into using the Kinect in conjunction with a higher-resolution camera to read QR code tags on boxes and use the QR code to perform 3D localization of the box.</w:t>
      </w:r>
    </w:p>
    <w:p w:rsidR="00E57186" w:rsidRDefault="00E57186" w:rsidP="00F600E1">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p>
    <w:p w:rsidR="0053034D" w:rsidRDefault="00E57186" w:rsidP="00F600E1">
      <w:pPr>
        <w:pStyle w:val="Caption"/>
      </w:pPr>
      <w:r>
        <w:t xml:space="preserve">Figure </w:t>
      </w:r>
      <w:fldSimple w:instr=" SEQ Figure \* ARABIC ">
        <w:r w:rsidR="009531CE">
          <w:rPr>
            <w:noProof/>
          </w:rPr>
          <w:t>11</w:t>
        </w:r>
      </w:fldSimple>
      <w:r>
        <w:t>: QR Level 3 code</w:t>
      </w:r>
      <w:r>
        <w:br/>
        <w:t>(Source: Wikipedia, licensed under Creative Commons Attribution Share-Alike License)</w:t>
      </w:r>
    </w:p>
    <w:p w:rsidR="0053034D" w:rsidRDefault="0053034D" w:rsidP="00F600E1">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F600E1">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925EE4">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925EE4">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925EE4">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9531CE">
      <w:pPr>
        <w:keepNext/>
        <w:jc w:val="center"/>
      </w:pPr>
      <w:r w:rsidRPr="009531CE">
        <w:rPr>
          <w:iCs/>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2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9531CE">
      <w:pPr>
        <w:pStyle w:val="Caption"/>
        <w:jc w:val="left"/>
      </w:pPr>
      <w:bookmarkStart w:id="89" w:name="_Ref351966571"/>
      <w:bookmarkStart w:id="90" w:name="_Ref351966576"/>
      <w:r w:rsidRPr="009531CE">
        <w:t xml:space="preserve">Figure </w:t>
      </w:r>
      <w:fldSimple w:instr=" SEQ Figure \* ARABIC ">
        <w:r w:rsidRPr="009531CE">
          <w:rPr>
            <w:noProof/>
          </w:rPr>
          <w:t>12</w:t>
        </w:r>
      </w:fldSimple>
      <w:bookmarkEnd w:id="8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90"/>
    </w:p>
    <w:p w:rsidR="0053034D" w:rsidRPr="008F2EF0" w:rsidRDefault="0053034D" w:rsidP="00F600E1">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9531CE">
        <w:rPr>
          <w:rFonts w:eastAsia="+mn-ea"/>
        </w:rPr>
        <w:fldChar w:fldCharType="begin"/>
      </w:r>
      <w:r w:rsidR="009531CE">
        <w:rPr>
          <w:rFonts w:eastAsia="+mn-ea"/>
        </w:rPr>
        <w:instrText xml:space="preserve"> REF _Ref351966571 \h </w:instrText>
      </w:r>
      <w:r w:rsidR="009531CE">
        <w:rPr>
          <w:rFonts w:eastAsia="+mn-ea"/>
        </w:rPr>
      </w:r>
      <w:r w:rsidR="009531CE">
        <w:rPr>
          <w:rFonts w:eastAsia="+mn-ea"/>
        </w:rPr>
        <w:fldChar w:fldCharType="separate"/>
      </w:r>
      <w:r w:rsidR="009531CE" w:rsidRPr="009531CE">
        <w:t xml:space="preserve">Figure </w:t>
      </w:r>
      <w:r w:rsidR="009531CE" w:rsidRPr="009531CE">
        <w:rPr>
          <w:noProof/>
        </w:rPr>
        <w:t>12</w:t>
      </w:r>
      <w:r w:rsidR="009531CE">
        <w:rPr>
          <w:rFonts w:eastAsia="+mn-ea"/>
        </w:rPr>
        <w:fldChar w:fldCharType="end"/>
      </w:r>
      <w:r w:rsidR="009531CE">
        <w:rPr>
          <w:rFonts w:eastAsia="+mn-ea"/>
        </w:rPr>
        <w:t xml:space="preserve"> </w:t>
      </w:r>
      <w:r w:rsidR="009531CE">
        <w:rPr>
          <w:rFonts w:eastAsia="+mn-ea"/>
        </w:rPr>
        <w:fldChar w:fldCharType="begin"/>
      </w:r>
      <w:r w:rsidR="009531CE">
        <w:rPr>
          <w:rFonts w:eastAsia="+mn-ea"/>
        </w:rPr>
        <w:instrText xml:space="preserve"> REF _Ref351966576 \p \h </w:instrText>
      </w:r>
      <w:r w:rsidR="009531CE">
        <w:rPr>
          <w:rFonts w:eastAsia="+mn-ea"/>
        </w:rPr>
      </w:r>
      <w:r w:rsidR="009531CE">
        <w:rPr>
          <w:rFonts w:eastAsia="+mn-ea"/>
        </w:rPr>
        <w:fldChar w:fldCharType="separate"/>
      </w:r>
      <w:r w:rsidR="009531CE">
        <w:rPr>
          <w:rFonts w:eastAsia="+mn-ea"/>
        </w:rPr>
        <w:t>above</w:t>
      </w:r>
      <w:r w:rsidR="009531CE">
        <w:rPr>
          <w:rFonts w:eastAsia="+mn-ea"/>
        </w:rPr>
        <w:fldChar w:fldCharType="end"/>
      </w:r>
      <w:r w:rsidR="009531CE">
        <w:rPr>
          <w:rFonts w:eastAsia="+mn-ea"/>
        </w:rPr>
        <w:t>.</w:t>
      </w:r>
    </w:p>
    <w:p w:rsidR="00F66CBB" w:rsidRPr="00F66CBB" w:rsidRDefault="0053034D" w:rsidP="00F600E1">
      <w:r>
        <w:t xml:space="preserve">Because the Kinect RGB camera does not have sufficiently high resolution for the task, these experiments were not performed on the robot. However, this line of research is one of the planned </w:t>
      </w:r>
      <w:r>
        <w:lastRenderedPageBreak/>
        <w:t>future purposes of the robot, once a high resolution camera can be acquired, mounted, and calibrated to the Kinect.</w:t>
      </w:r>
    </w:p>
    <w:p w:rsidR="00021F0A" w:rsidRDefault="00021F0A" w:rsidP="00F600E1">
      <w:pPr>
        <w:pStyle w:val="Heading1"/>
      </w:pPr>
      <w:bookmarkStart w:id="91" w:name="_Toc351937654"/>
      <w:r>
        <w:lastRenderedPageBreak/>
        <w:t>Industrial Safety</w:t>
      </w:r>
      <w:bookmarkEnd w:id="91"/>
    </w:p>
    <w:p w:rsidR="005B23F0" w:rsidRDefault="005B23F0" w:rsidP="00F600E1">
      <w:r>
        <w:t>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F600E1">
      <w:pPr>
        <w:pStyle w:val="Heading2"/>
      </w:pPr>
      <w:bookmarkStart w:id="92" w:name="_Toc351937655"/>
      <w:r>
        <w:t>Reflexive Speed Limiting</w:t>
      </w:r>
      <w:bookmarkEnd w:id="92"/>
    </w:p>
    <w:p w:rsidR="005B23F0" w:rsidRPr="00241825" w:rsidRDefault="005B23F0" w:rsidP="00F600E1">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F600E1">
      <w:r w:rsidRPr="00241825">
        <w:t>At this time, ABBY does not implement a reflexive speed limit for the base or the manipulator. Because both operate at low speeds, the robot does not pose a safety threat to the operator and can be easily stopped with the emergency stop system described below. Before the robot can be tested or deployed in an industrial environment, and to allow for faster movement, reflexive speed limits must be imposed. This section describes proposed methods for reflexive speed limiting.</w:t>
      </w:r>
    </w:p>
    <w:p w:rsidR="005B23F0" w:rsidRDefault="005B23F0" w:rsidP="00F600E1">
      <w:pPr>
        <w:pStyle w:val="Heading3"/>
      </w:pPr>
      <w:bookmarkStart w:id="93" w:name="_Toc351540617"/>
      <w:bookmarkStart w:id="94" w:name="_Toc351937656"/>
      <w:r>
        <w:t>Reflexive Halt Methods for Mobile Bases</w:t>
      </w:r>
      <w:bookmarkEnd w:id="93"/>
      <w:bookmarkEnd w:id="94"/>
    </w:p>
    <w:p w:rsidR="005B23F0" w:rsidRDefault="005B23F0" w:rsidP="00F600E1">
      <w:r>
        <w:lastRenderedPageBreak/>
        <w:t>Mobile robots often implement a reflexive halt as shown in</w:t>
      </w:r>
      <w:r w:rsidR="009800A1">
        <w:t xml:space="preserve"> </w:t>
      </w:r>
      <w:fldSimple w:instr=" REF _Ref351933155 \h ">
        <w:r w:rsidR="00886998">
          <w:t xml:space="preserve">Algorithm </w:t>
        </w:r>
        <w:r w:rsidR="00886998">
          <w:rPr>
            <w:noProof/>
          </w:rPr>
          <w:t>3</w:t>
        </w:r>
      </w:fldSimple>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F600E1">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F600E1">
      <w:pPr>
        <w:pStyle w:val="Caption"/>
      </w:pPr>
      <w:bookmarkStart w:id="95" w:name="_Ref351933155"/>
      <w:r>
        <w:t xml:space="preserve">Algorithm </w:t>
      </w:r>
      <w:fldSimple w:instr=" SEQ Algorithm \* ARABIC ">
        <w:r w:rsidR="00886998">
          <w:rPr>
            <w:noProof/>
          </w:rPr>
          <w:t>3</w:t>
        </w:r>
      </w:fldSimple>
      <w:bookmarkEnd w:id="95"/>
      <w:r>
        <w:t>: A simple reflexive halt algorithm. If an obstacle is close to the robot, the robot is prevented from approaching closer.</w:t>
      </w:r>
    </w:p>
    <w:p w:rsidR="005B23F0" w:rsidRDefault="005B23F0" w:rsidP="00F600E1">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F600E1">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F600E1">
      <w:pPr>
        <w:pStyle w:val="Heading3"/>
      </w:pPr>
      <w:bookmarkStart w:id="96" w:name="_Toc351540618"/>
      <w:bookmarkStart w:id="97" w:name="_Toc351937657"/>
      <w:r>
        <w:t>Reflexive Halting for Manipulators</w:t>
      </w:r>
      <w:bookmarkEnd w:id="96"/>
      <w:bookmarkEnd w:id="97"/>
    </w:p>
    <w:p w:rsidR="005B23F0" w:rsidRDefault="005B23F0" w:rsidP="00F600E1">
      <w:r>
        <w:lastRenderedPageBreak/>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F600E1">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F600E1">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5B23F0" w:rsidRDefault="005B23F0" w:rsidP="00F600E1">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F600E1">
      <w:r>
        <w:t>To resolve this problem, the reflexive halt behavior can be augmented as shown in</w:t>
      </w:r>
      <w:r w:rsidR="009800A1">
        <w:t xml:space="preserve"> </w:t>
      </w:r>
      <w:fldSimple w:instr=" REF _Ref351933242 \h ">
        <w:r w:rsidR="00886998">
          <w:t xml:space="preserve">Algorithm </w:t>
        </w:r>
        <w:r w:rsidR="00886998">
          <w:rPr>
            <w:noProof/>
          </w:rPr>
          <w:t>4</w:t>
        </w:r>
      </w:fldSimple>
      <w:r>
        <w:t xml:space="preserve">. In this algorithm, the currently planned path is repeatedly checked for dangerously close object (such as </w:t>
      </w:r>
      <w:r>
        <w:lastRenderedPageBreak/>
        <w:t>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F600E1">
      <w:pPr>
        <w:pStyle w:val="algorithm"/>
      </w:pPr>
      <w:r>
        <w:t>Given:</w:t>
      </w:r>
      <w:r>
        <w:br/>
      </w:r>
      <w:r>
        <w:tab/>
        <w:t>Current Plan P, Measurements M</w:t>
      </w:r>
      <w:r>
        <w:br/>
        <w:t>Do:</w:t>
      </w:r>
      <w:r>
        <w:br/>
      </w:r>
      <w:r>
        <w:tab/>
        <w:t>for each state s in P, measurement m in M:</w:t>
      </w:r>
      <w:bookmarkStart w:id="98" w:name="__DdeLink__2_1481220653"/>
      <w:r>
        <w:br/>
      </w:r>
      <w:r>
        <w:tab/>
      </w:r>
      <w:r>
        <w:tab/>
        <w:t>if(dangerous(m, s)):</w:t>
      </w:r>
      <w:bookmarkEnd w:id="98"/>
      <w:r>
        <w:br/>
      </w:r>
      <w:r>
        <w:tab/>
      </w:r>
      <w:r>
        <w:tab/>
      </w:r>
      <w:r>
        <w:tab/>
        <w:t>halt</w:t>
      </w:r>
      <w:r>
        <w:br/>
      </w:r>
      <w:r>
        <w:tab/>
      </w:r>
      <w:r>
        <w:tab/>
      </w:r>
      <w:r>
        <w:tab/>
        <w:t xml:space="preserve">wait for obstacle to move or </w:t>
      </w:r>
      <w:proofErr w:type="spellStart"/>
      <w:r>
        <w:t>replan</w:t>
      </w:r>
      <w:proofErr w:type="spellEnd"/>
    </w:p>
    <w:p w:rsidR="009800A1" w:rsidRDefault="009800A1" w:rsidP="00F600E1">
      <w:pPr>
        <w:pStyle w:val="Caption"/>
      </w:pPr>
      <w:bookmarkStart w:id="99" w:name="_Ref351933242"/>
      <w:r>
        <w:t xml:space="preserve">Algorithm </w:t>
      </w:r>
      <w:fldSimple w:instr=" SEQ Algorithm \* ARABIC ">
        <w:r w:rsidR="00886998">
          <w:rPr>
            <w:noProof/>
          </w:rPr>
          <w:t>4</w:t>
        </w:r>
      </w:fldSimple>
      <w:bookmarkEnd w:id="99"/>
      <w:r>
        <w:t xml:space="preserve">: An algorithm for reflexive halting for a mobile manipulator. If an obstacle enters the manipulation path, the robot waits, then </w:t>
      </w:r>
      <w:proofErr w:type="spellStart"/>
      <w:r>
        <w:t>replans</w:t>
      </w:r>
      <w:proofErr w:type="spellEnd"/>
      <w:r>
        <w:t>.</w:t>
      </w:r>
    </w:p>
    <w:p w:rsidR="005B23F0" w:rsidRDefault="005B23F0" w:rsidP="00F600E1">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F600E1">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fldSimple w:instr=" SEQ Equation \* ARABIC ">
        <w:r w:rsidR="00886998">
          <w:rPr>
            <w:noProof/>
          </w:rPr>
          <w:t>3</w:t>
        </w:r>
      </w:fldSimple>
    </w:p>
    <w:p w:rsidR="005B23F0" w:rsidRDefault="005B23F0" w:rsidP="00F600E1">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fldSimple w:instr=" REF _Ref351933242 \h ">
        <w:r w:rsidR="00886998">
          <w:t xml:space="preserve">Algorithm </w:t>
        </w:r>
        <w:r w:rsidR="00886998">
          <w:rPr>
            <w:noProof/>
          </w:rPr>
          <w:lastRenderedPageBreak/>
          <w:t>4</w:t>
        </w:r>
      </w:fldSimple>
      <w:r>
        <w:t xml:space="preserve"> by filling in the dangerous() function. In order to implement this algorithm on ABBY, parameters B and C would first have to be determined for this platform. Then, the algorithm would have to be written as a ROS node and tested on this robot.</w:t>
      </w:r>
    </w:p>
    <w:p w:rsidR="005B23F0" w:rsidRDefault="005B23F0" w:rsidP="00F600E1">
      <w:pPr>
        <w:pStyle w:val="Heading2"/>
      </w:pPr>
      <w:bookmarkStart w:id="100" w:name="_Toc351540620"/>
      <w:bookmarkStart w:id="101" w:name="_Ref351924510"/>
      <w:bookmarkStart w:id="102" w:name="_Toc351937658"/>
      <w:r>
        <w:t>Emergency Stop System</w:t>
      </w:r>
      <w:bookmarkEnd w:id="100"/>
      <w:bookmarkEnd w:id="101"/>
      <w:bookmarkEnd w:id="102"/>
    </w:p>
    <w:p w:rsidR="005B23F0" w:rsidRDefault="005B23F0" w:rsidP="00F600E1">
      <w:pPr>
        <w:pStyle w:val="Heading3"/>
      </w:pPr>
      <w:bookmarkStart w:id="103" w:name="_Toc351540621"/>
      <w:bookmarkStart w:id="104" w:name="_Toc351937659"/>
      <w:r>
        <w:t>E-Stop Systems Used in This Lab</w:t>
      </w:r>
      <w:bookmarkEnd w:id="103"/>
      <w:bookmarkEnd w:id="104"/>
    </w:p>
    <w:p w:rsidR="005B23F0" w:rsidRDefault="005B23F0" w:rsidP="00F600E1">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F600E1">
      <w:r>
        <w:t xml:space="preserve">OTTO the smart wheelchair used a custom remote mode switching system designed to interface with the Arduino-based control system used to control the wheelchair </w:t>
      </w:r>
      <w:proofErr w:type="spellStart"/>
      <w:r>
        <w:t>drivetrain</w:t>
      </w:r>
      <w:proofErr w:type="spellEnd"/>
      <w:r>
        <w:t xml:space="preserve">.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w:t>
      </w:r>
      <w:r>
        <w:lastRenderedPageBreak/>
        <w:t>microcontroller and was not designed as an emergency stop system, but as a switch between autonomous operation and normal (joystick) operation of a wheelchair.</w:t>
      </w:r>
    </w:p>
    <w:p w:rsidR="005B23F0" w:rsidRDefault="005B23F0" w:rsidP="00F600E1">
      <w:pPr>
        <w:pStyle w:val="Heading3"/>
      </w:pPr>
      <w:bookmarkStart w:id="105" w:name="_Toc351540622"/>
      <w:bookmarkStart w:id="106" w:name="_Toc351937660"/>
      <w:r>
        <w:t>E-Stop Requirements for This Robot</w:t>
      </w:r>
      <w:bookmarkEnd w:id="105"/>
      <w:bookmarkEnd w:id="106"/>
    </w:p>
    <w:p w:rsidR="005B23F0" w:rsidRDefault="005B23F0" w:rsidP="00F600E1">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F600E1">
      <w:r>
        <w:t>5 volt active-high enable signal from the cRIO, which is controlled by the ROS software</w:t>
      </w:r>
    </w:p>
    <w:p w:rsidR="005B23F0" w:rsidRDefault="005B23F0" w:rsidP="00F600E1">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F600E1">
      <w:r>
        <w:t>Twist-lock stop switch mounted on the robot (The robot is disabled if the switch is opened or disconnected.)</w:t>
      </w:r>
    </w:p>
    <w:p w:rsidR="005B23F0" w:rsidRDefault="005B23F0" w:rsidP="00F600E1">
      <w:r>
        <w:t>Wireless remote control with a heartbeat signal of at least 1Hz</w:t>
      </w:r>
    </w:p>
    <w:p w:rsidR="005B23F0" w:rsidRDefault="005B23F0" w:rsidP="00F600E1">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F600E1">
      <w:pPr>
        <w:pStyle w:val="Heading3"/>
      </w:pPr>
      <w:bookmarkStart w:id="107" w:name="_Toc351540623"/>
      <w:bookmarkStart w:id="108" w:name="_Toc351937661"/>
      <w:r>
        <w:t>Version 1 Prototype</w:t>
      </w:r>
      <w:bookmarkEnd w:id="107"/>
      <w:bookmarkEnd w:id="108"/>
    </w:p>
    <w:p w:rsidR="005B23F0" w:rsidRDefault="005B23F0" w:rsidP="00F600E1">
      <w:r>
        <w:t xml:space="preserve">Given the requirements, an emergency stop system was designed and fabricated using printed circuit boards. The schematic of the system is shown in </w:t>
      </w:r>
      <w:fldSimple w:instr=" REF _Ref351933999 \h ">
        <w:r w:rsidR="00886998">
          <w:t xml:space="preserve">Figure </w:t>
        </w:r>
        <w:r w:rsidR="00886998">
          <w:rPr>
            <w:noProof/>
          </w:rPr>
          <w:t>10</w:t>
        </w:r>
      </w:fldSimple>
      <w:r w:rsidR="00534635">
        <w:t xml:space="preserve"> and </w:t>
      </w:r>
      <w:fldSimple w:instr=" REF _Ref351934011 \h ">
        <w:r w:rsidR="00886998">
          <w:t xml:space="preserve">Figure </w:t>
        </w:r>
        <w:r w:rsidR="00886998">
          <w:rPr>
            <w:noProof/>
          </w:rPr>
          <w:t>11</w:t>
        </w:r>
      </w:fldSimple>
      <w:r>
        <w:t>. The system consists of two circuits, a remote control and an emergency stop circuit on the robot.</w:t>
      </w:r>
    </w:p>
    <w:p w:rsidR="00534635" w:rsidRDefault="00534635" w:rsidP="00F600E1">
      <w:r>
        <w:rPr>
          <w:noProof/>
          <w:lang w:bidi="ar-SA"/>
        </w:rPr>
        <w:lastRenderedPageBreak/>
        <w:drawing>
          <wp:inline distT="0" distB="0" distL="0" distR="0">
            <wp:extent cx="5943600" cy="3845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34635" w:rsidRDefault="00534635" w:rsidP="00F600E1">
      <w:pPr>
        <w:pStyle w:val="Caption"/>
      </w:pPr>
      <w:bookmarkStart w:id="109" w:name="_Ref351933999"/>
      <w:r>
        <w:t xml:space="preserve">Figure </w:t>
      </w:r>
      <w:fldSimple w:instr=" SEQ Figure \* ARABIC ">
        <w:r w:rsidR="009531CE">
          <w:rPr>
            <w:noProof/>
          </w:rPr>
          <w:t>13</w:t>
        </w:r>
      </w:fldSimple>
      <w:bookmarkEnd w:id="109"/>
      <w:r>
        <w:t>: A design for an emergency stop remote.</w:t>
      </w:r>
    </w:p>
    <w:p w:rsidR="00534635" w:rsidRDefault="00534635" w:rsidP="00F600E1">
      <w:r>
        <w:rPr>
          <w:noProof/>
          <w:lang w:bidi="ar-SA"/>
        </w:rPr>
        <w:lastRenderedPageBreak/>
        <w:drawing>
          <wp:inline distT="0" distB="0" distL="0" distR="0">
            <wp:extent cx="5943600" cy="3845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34635" w:rsidRDefault="00534635" w:rsidP="00F600E1">
      <w:pPr>
        <w:pStyle w:val="Caption"/>
      </w:pPr>
      <w:bookmarkStart w:id="110" w:name="_Ref351934011"/>
      <w:r>
        <w:t xml:space="preserve">Figure </w:t>
      </w:r>
      <w:fldSimple w:instr=" SEQ Figure \* ARABIC ">
        <w:r w:rsidR="009531CE">
          <w:rPr>
            <w:noProof/>
          </w:rPr>
          <w:t>14</w:t>
        </w:r>
      </w:fldSimple>
      <w:bookmarkEnd w:id="110"/>
      <w:r>
        <w:t>: A design for an emergency stop receiver and aggregator.</w:t>
      </w:r>
    </w:p>
    <w:p w:rsidR="005B23F0" w:rsidRDefault="005B23F0" w:rsidP="00F600E1">
      <w:r>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F600E1">
      <w:r>
        <w:t xml:space="preserve">The emergency stop circuit on the robot has inputs for the onboard emergency stop button,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w:t>
      </w:r>
      <w:r>
        <w:lastRenderedPageBreak/>
        <w:t xml:space="preserve">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F600E1">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F600E1">
      <w:pPr>
        <w:pStyle w:val="Heading3"/>
      </w:pPr>
      <w:bookmarkStart w:id="111" w:name="_Toc351540624"/>
      <w:bookmarkStart w:id="112" w:name="_Toc351937662"/>
      <w:r>
        <w:t>Version 2 Design</w:t>
      </w:r>
      <w:bookmarkEnd w:id="111"/>
      <w:bookmarkEnd w:id="112"/>
    </w:p>
    <w:p w:rsidR="005B23F0" w:rsidRDefault="005B23F0" w:rsidP="00F600E1">
      <w:r>
        <w:t>A revised version of this emergency stop circuit was designed and portions of it prototyped, but it has not been tested. This version should fix the problems discovered in the first version of the emergency stop.</w:t>
      </w:r>
    </w:p>
    <w:p w:rsidR="00F31439" w:rsidRDefault="00F31439" w:rsidP="00F600E1">
      <w:r>
        <w:rPr>
          <w:noProof/>
          <w:lang w:bidi="ar-SA"/>
        </w:rPr>
        <w:lastRenderedPageBreak/>
        <w:drawing>
          <wp:inline distT="0" distB="0" distL="0" distR="0">
            <wp:extent cx="5943600" cy="38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F31439" w:rsidRDefault="00F31439" w:rsidP="00F600E1">
      <w:pPr>
        <w:pStyle w:val="Caption"/>
      </w:pPr>
      <w:r>
        <w:t xml:space="preserve">Figure </w:t>
      </w:r>
      <w:fldSimple w:instr=" SEQ Figure \* ARABIC ">
        <w:r w:rsidR="009531CE">
          <w:rPr>
            <w:noProof/>
          </w:rPr>
          <w:t>15</w:t>
        </w:r>
      </w:fldSimple>
      <w:r>
        <w:t xml:space="preserve">: Revised emergency stop remote </w:t>
      </w:r>
      <w:proofErr w:type="spellStart"/>
      <w:r>
        <w:t>ciruit</w:t>
      </w:r>
      <w:proofErr w:type="spellEnd"/>
      <w:r>
        <w:t>.</w:t>
      </w:r>
    </w:p>
    <w:p w:rsidR="00F31439" w:rsidRDefault="00F31439" w:rsidP="00F600E1">
      <w:r>
        <w:rPr>
          <w:noProof/>
          <w:lang w:bidi="ar-SA"/>
        </w:rPr>
        <w:lastRenderedPageBreak/>
        <w:drawing>
          <wp:inline distT="0" distB="0" distL="0" distR="0">
            <wp:extent cx="5943600" cy="384556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B23F0" w:rsidRDefault="00F31439" w:rsidP="00F600E1">
      <w:pPr>
        <w:pStyle w:val="Caption"/>
      </w:pPr>
      <w:r>
        <w:t xml:space="preserve">Figure </w:t>
      </w:r>
      <w:fldSimple w:instr=" SEQ Figure \* ARABIC ">
        <w:r w:rsidR="009531CE">
          <w:rPr>
            <w:noProof/>
          </w:rPr>
          <w:t>16</w:t>
        </w:r>
      </w:fldSimple>
      <w:r>
        <w:t>: Revised emergency stop receiver/aggregator circuit.</w:t>
      </w:r>
    </w:p>
    <w:p w:rsidR="005B23F0" w:rsidRDefault="005B23F0" w:rsidP="00F600E1">
      <w:r>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F600E1">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F600E1">
      <w:r>
        <w:t xml:space="preserve">In addition to solving the problems described above, some small changes were made to improve the circuit. To reduce the power consumption of the emergency stop circuit and reduce the heat produced </w:t>
      </w:r>
      <w:r>
        <w:lastRenderedPageBreak/>
        <w:t xml:space="preserve">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F600E1">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F600E1">
      <w:pPr>
        <w:pStyle w:val="Heading1"/>
      </w:pPr>
      <w:bookmarkStart w:id="113" w:name="_Toc351937663"/>
      <w:r>
        <w:lastRenderedPageBreak/>
        <w:t>Experimental Results</w:t>
      </w:r>
      <w:bookmarkEnd w:id="113"/>
    </w:p>
    <w:p w:rsidR="00AF0BEB" w:rsidRDefault="00AF0BEB" w:rsidP="00F600E1">
      <w:pPr>
        <w:pStyle w:val="Heading2"/>
      </w:pPr>
      <w:bookmarkStart w:id="114" w:name="_Toc351937664"/>
      <w:r>
        <w:t>The Validation Task</w:t>
      </w:r>
      <w:bookmarkEnd w:id="114"/>
    </w:p>
    <w:p w:rsidR="00AF0BEB" w:rsidRDefault="00AF0BEB" w:rsidP="00F600E1">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F600E1">
      <w:pPr>
        <w:pStyle w:val="ListParagraph"/>
      </w:pPr>
      <w:r>
        <w:t>Beginning at the operator’s station, drive to a predetermined location near a table a few meters away. This validates the performance of the drive base hardware and the localization and base navigation systems.</w:t>
      </w:r>
    </w:p>
    <w:p w:rsidR="00AF0BEB" w:rsidRDefault="00AF0BEB" w:rsidP="00F600E1">
      <w:pPr>
        <w:pStyle w:val="ListParagraph"/>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F600E1">
      <w:pPr>
        <w:pStyle w:val="ListParagraph"/>
      </w:pPr>
      <w:r>
        <w:t xml:space="preserve">Perform the pick() operation on the box to lift it from the table. This operation is described in </w:t>
      </w:r>
      <w:fldSimple w:instr=" REF _Ref351934904 \h ">
        <w:r w:rsidR="00886998">
          <w:t>Tabletop Box Manipulation</w:t>
        </w:r>
      </w:fldSimple>
      <w:r>
        <w:t xml:space="preserve"> above. This step validates the use of the Kinect to provide target poses for the arm, the arm and gripper hardware, and the box manipulation software.</w:t>
      </w:r>
    </w:p>
    <w:p w:rsidR="00AF0BEB" w:rsidRDefault="00AF0BEB" w:rsidP="00F600E1">
      <w:pPr>
        <w:pStyle w:val="ListParagraph"/>
      </w:pPr>
      <w:r>
        <w:t xml:space="preserve">Perform the place() operation to place it in the bin. This operation is described in </w:t>
      </w:r>
      <w:fldSimple w:instr=" REF _Ref351934912 \h ">
        <w:r w:rsidR="00886998">
          <w:t>Tabletop Box Manipulation</w:t>
        </w:r>
      </w:fldSimple>
      <w:r>
        <w:t xml:space="preserve"> above. This step provides further validation of the arm, gripper, and manipulation software.</w:t>
      </w:r>
    </w:p>
    <w:p w:rsidR="00AF0BEB" w:rsidRDefault="00AF0BEB" w:rsidP="00F600E1">
      <w:pPr>
        <w:pStyle w:val="ListParagraph"/>
      </w:pPr>
      <w:r>
        <w:t>Drive back to the operator with the box in the bin. This provides further validation of the drive base hardware and software.</w:t>
      </w:r>
    </w:p>
    <w:p w:rsidR="00AF0BEB" w:rsidRPr="0004189D" w:rsidRDefault="00AF0BEB" w:rsidP="00F600E1">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F600E1">
      <w:pPr>
        <w:pStyle w:val="Heading3"/>
      </w:pPr>
      <w:bookmarkStart w:id="115" w:name="_Toc351937665"/>
      <w:r>
        <w:lastRenderedPageBreak/>
        <w:t>Validation Results</w:t>
      </w:r>
      <w:bookmarkEnd w:id="115"/>
    </w:p>
    <w:p w:rsidR="00AF0BEB" w:rsidRPr="00801869" w:rsidRDefault="00801869" w:rsidP="00F600E1">
      <w:pPr>
        <w:rPr>
          <w:highlight w:val="yellow"/>
        </w:rPr>
      </w:pPr>
      <w:r w:rsidRPr="00801869">
        <w:rPr>
          <w:highlight w:val="yellow"/>
        </w:rPr>
        <w:t>[hey write some stuff]</w:t>
      </w:r>
    </w:p>
    <w:p w:rsidR="00AF0BEB" w:rsidRDefault="00AF0BEB" w:rsidP="00F600E1">
      <w:pPr>
        <w:pStyle w:val="Heading2"/>
      </w:pPr>
      <w:bookmarkStart w:id="116" w:name="_Toc351937666"/>
      <w:r>
        <w:t>Mechanical and Electrical Systems</w:t>
      </w:r>
      <w:bookmarkEnd w:id="116"/>
    </w:p>
    <w:p w:rsidR="00AF0BEB" w:rsidRDefault="00AF0BEB" w:rsidP="00F600E1">
      <w:pPr>
        <w:pStyle w:val="Heading3"/>
      </w:pPr>
      <w:bookmarkStart w:id="117" w:name="_Toc351937667"/>
      <w:r>
        <w:t xml:space="preserve">Wheelchair </w:t>
      </w:r>
      <w:proofErr w:type="spellStart"/>
      <w:r>
        <w:t>Drivebase</w:t>
      </w:r>
      <w:bookmarkEnd w:id="117"/>
      <w:proofErr w:type="spellEnd"/>
    </w:p>
    <w:p w:rsidR="00AF0BEB" w:rsidRPr="00801869" w:rsidRDefault="00790ADC" w:rsidP="00F600E1">
      <w:pPr>
        <w:rPr>
          <w:highlight w:val="yellow"/>
        </w:rPr>
      </w:pPr>
      <w:r w:rsidRPr="00801869">
        <w:rPr>
          <w:highlight w:val="yellow"/>
        </w:rPr>
        <w:t>[</w:t>
      </w:r>
      <w:r w:rsidR="00801869">
        <w:rPr>
          <w:highlight w:val="yellow"/>
        </w:rPr>
        <w:t>write stuff about precision of localization, navigation. Write some stuff about how bad the PID controller is</w:t>
      </w:r>
      <w:r w:rsidRPr="00801869">
        <w:rPr>
          <w:highlight w:val="yellow"/>
        </w:rPr>
        <w:t>]</w:t>
      </w:r>
    </w:p>
    <w:p w:rsidR="00AF0BEB" w:rsidRDefault="00AF0BEB" w:rsidP="00F600E1">
      <w:pPr>
        <w:pStyle w:val="Heading3"/>
      </w:pPr>
      <w:bookmarkStart w:id="118" w:name="_Toc351937668"/>
      <w:r>
        <w:t>Chassis Design</w:t>
      </w:r>
      <w:bookmarkEnd w:id="118"/>
    </w:p>
    <w:p w:rsidR="00AF0BEB" w:rsidRDefault="00AF0BEB" w:rsidP="00F600E1">
      <w:r>
        <w: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F600E1">
      <w:pPr>
        <w:pStyle w:val="Heading3"/>
      </w:pPr>
      <w:bookmarkStart w:id="119" w:name="_Toc351937669"/>
      <w:r>
        <w:t>The ABB Arm System</w:t>
      </w:r>
      <w:bookmarkEnd w:id="119"/>
    </w:p>
    <w:p w:rsidR="00AF0BEB" w:rsidRDefault="00AF0BEB" w:rsidP="00F600E1">
      <w:r>
        <w:t xml:space="preserve">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w:t>
      </w:r>
      <w:r>
        <w:lastRenderedPageBreak/>
        <w:t>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F600E1">
      <w:pPr>
        <w:pStyle w:val="Heading3"/>
      </w:pPr>
      <w:bookmarkStart w:id="120" w:name="_Toc351937670"/>
      <w:r>
        <w:t>Gripper</w:t>
      </w:r>
      <w:bookmarkEnd w:id="120"/>
    </w:p>
    <w:p w:rsidR="00AF0BEB" w:rsidRPr="000364D0" w:rsidRDefault="00AF0BEB" w:rsidP="00F600E1">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F600E1">
      <w:pPr>
        <w:pStyle w:val="Heading3"/>
      </w:pPr>
      <w:bookmarkStart w:id="121" w:name="_Toc351937671"/>
      <w:r>
        <w:t>Battery Life</w:t>
      </w:r>
      <w:bookmarkEnd w:id="121"/>
    </w:p>
    <w:p w:rsidR="00AF0BEB" w:rsidRDefault="00AF0BEB" w:rsidP="00F600E1">
      <w:r>
        <w:t xml:space="preserve">Three tests were performed to determine the life of the battery. In each test, the test process was run until the battery voltage reached 21.5 volts DC, which was considered the critical shutdown voltage. At </w:t>
      </w:r>
      <w:r>
        <w:lastRenderedPageBreak/>
        <w:t>this point, each cell in the lead acid battery has been depleted to about 1.8 volts, or 90% of its nominal voltage.</w:t>
      </w:r>
    </w:p>
    <w:p w:rsidR="00961E9C" w:rsidRDefault="00961E9C" w:rsidP="00F600E1">
      <w:r>
        <w:rPr>
          <w:noProof/>
          <w:lang w:bidi="ar-SA"/>
        </w:rPr>
        <w:drawing>
          <wp:inline distT="0" distB="0" distL="0" distR="0">
            <wp:extent cx="5943600" cy="3304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304540"/>
                    </a:xfrm>
                    <a:prstGeom prst="rect">
                      <a:avLst/>
                    </a:prstGeom>
                  </pic:spPr>
                </pic:pic>
              </a:graphicData>
            </a:graphic>
          </wp:inline>
        </w:drawing>
      </w:r>
    </w:p>
    <w:p w:rsidR="00961E9C" w:rsidRDefault="00961E9C" w:rsidP="00F600E1">
      <w:pPr>
        <w:pStyle w:val="Caption"/>
      </w:pPr>
      <w:r>
        <w:t xml:space="preserve">Figure </w:t>
      </w:r>
      <w:fldSimple w:instr=" SEQ Figure \* ARABIC ">
        <w:r w:rsidR="009531CE">
          <w:rPr>
            <w:noProof/>
          </w:rPr>
          <w:t>17</w:t>
        </w:r>
      </w:fldSimple>
      <w:r>
        <w:t>: Voltage curve during discharge test with actuators idle.</w:t>
      </w:r>
    </w:p>
    <w:p w:rsidR="00AF0BEB" w:rsidRDefault="00AF0BEB" w:rsidP="00F600E1">
      <w:r>
        <w:t>In the first test, the robot’s systems are all turned on, but the actuators are disabled. In this idle test, the robot ran for 4 hours and 44 minutes before it hit the critical voltage.</w:t>
      </w:r>
    </w:p>
    <w:p w:rsidR="00961E9C" w:rsidRDefault="00961E9C" w:rsidP="00F600E1">
      <w:r>
        <w:rPr>
          <w:noProof/>
          <w:lang w:bidi="ar-SA"/>
        </w:rPr>
        <w:lastRenderedPageBreak/>
        <w:drawing>
          <wp:inline distT="0" distB="0" distL="0" distR="0">
            <wp:extent cx="5943600" cy="3304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304540"/>
                    </a:xfrm>
                    <a:prstGeom prst="rect">
                      <a:avLst/>
                    </a:prstGeom>
                  </pic:spPr>
                </pic:pic>
              </a:graphicData>
            </a:graphic>
          </wp:inline>
        </w:drawing>
      </w:r>
    </w:p>
    <w:p w:rsidR="00961E9C" w:rsidRDefault="00961E9C" w:rsidP="00F600E1">
      <w:pPr>
        <w:pStyle w:val="Caption"/>
      </w:pPr>
      <w:r>
        <w:t xml:space="preserve">Figure </w:t>
      </w:r>
      <w:fldSimple w:instr=" SEQ Figure \* ARABIC ">
        <w:r w:rsidR="009531CE">
          <w:rPr>
            <w:noProof/>
          </w:rPr>
          <w:t>18</w:t>
        </w:r>
      </w:fldSimple>
      <w:r>
        <w:t xml:space="preserve">: Voltage curve during discharge test with </w:t>
      </w:r>
      <w:proofErr w:type="spellStart"/>
      <w:r>
        <w:t>drivetrain</w:t>
      </w:r>
      <w:proofErr w:type="spellEnd"/>
      <w:r>
        <w:t xml:space="preserve"> exercised.</w:t>
      </w:r>
    </w:p>
    <w:p w:rsidR="00AF0BEB" w:rsidRDefault="00AF0BEB" w:rsidP="00F600E1">
      <w:r>
        <w:t xml:space="preserve">In the second test, the robot was strapped to a platform with rollers, and the </w:t>
      </w:r>
      <w:proofErr w:type="spellStart"/>
      <w:r>
        <w:t>drivetrain</w:t>
      </w:r>
      <w:proofErr w:type="spellEnd"/>
      <w:r>
        <w:t xml:space="preserve">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F600E1">
      <w:pPr>
        <w:rPr>
          <w:highlight w:val="yellow"/>
        </w:rPr>
      </w:pPr>
      <w:r>
        <w:rPr>
          <w:highlight w:val="yellow"/>
        </w:rPr>
        <w:t>[ARM VOLTAGE F</w:t>
      </w:r>
      <w:r w:rsidR="00AF0BEB" w:rsidRPr="00801869">
        <w:rPr>
          <w:highlight w:val="yellow"/>
        </w:rPr>
        <w:t>IGURE]</w:t>
      </w:r>
    </w:p>
    <w:p w:rsidR="00AF0BEB" w:rsidRDefault="00AF0BEB" w:rsidP="00F600E1">
      <w:r>
        <w:t xml:space="preserve">In the third test, the </w:t>
      </w:r>
      <w:proofErr w:type="spellStart"/>
      <w:r>
        <w:t>drivetrain</w:t>
      </w:r>
      <w:proofErr w:type="spellEnd"/>
      <w:r>
        <w:t xml:space="preserve">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F600E1">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F600E1">
      <w:pPr>
        <w:pStyle w:val="Heading2"/>
      </w:pPr>
      <w:bookmarkStart w:id="122" w:name="_Toc351937672"/>
      <w:r>
        <w:t>The Kinect</w:t>
      </w:r>
      <w:bookmarkEnd w:id="122"/>
    </w:p>
    <w:p w:rsidR="00AF0BEB" w:rsidRDefault="00AF0BEB" w:rsidP="00F600E1">
      <w:pPr>
        <w:pStyle w:val="Heading3"/>
      </w:pPr>
      <w:bookmarkStart w:id="123" w:name="_Toc351937673"/>
      <w:r>
        <w:lastRenderedPageBreak/>
        <w:t>For Object Localization and Arm Planning</w:t>
      </w:r>
      <w:bookmarkEnd w:id="123"/>
    </w:p>
    <w:p w:rsidR="00AF0BEB" w:rsidRDefault="00AF0BEB" w:rsidP="00F600E1">
      <w:r>
        <w:t xml:space="preserve">A major part of the validation task depended on the Kinect as a sensor for object segmentation and recognition. Unfortunately, the data from the Kinect proved to be unreliable. </w:t>
      </w:r>
    </w:p>
    <w:p w:rsidR="00AF0BEB" w:rsidRDefault="00AF0BEB" w:rsidP="00F600E1">
      <w:pPr>
        <w:pStyle w:val="Heading3"/>
      </w:pPr>
      <w:bookmarkStart w:id="124" w:name="_Toc351937674"/>
      <w:r>
        <w:t>For Reading QR Codes</w:t>
      </w:r>
      <w:bookmarkEnd w:id="124"/>
    </w:p>
    <w:p w:rsidR="00AF0BEB" w:rsidRDefault="00AF0BEB" w:rsidP="00F600E1">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F600E1">
      <w:pPr>
        <w:pStyle w:val="Heading2"/>
      </w:pPr>
      <w:bookmarkStart w:id="125" w:name="_Toc351937675"/>
      <w:r>
        <w:t>Open Source Software</w:t>
      </w:r>
      <w:bookmarkEnd w:id="125"/>
    </w:p>
    <w:p w:rsidR="00AF0BEB" w:rsidRDefault="00AF0BEB" w:rsidP="00F600E1">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F600E1">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rsidP="00F600E1">
      <w:pPr>
        <w:pStyle w:val="Heading3"/>
      </w:pPr>
      <w:bookmarkStart w:id="126" w:name="_Toc351937676"/>
      <w:r>
        <w:t>API Stability</w:t>
      </w:r>
      <w:bookmarkEnd w:id="126"/>
    </w:p>
    <w:p w:rsidR="00AF0BEB" w:rsidRDefault="00AF0BEB" w:rsidP="00F600E1">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Spring 2012. At the time, it was the only ROS distribution to run on </w:t>
      </w:r>
      <w:proofErr w:type="spellStart"/>
      <w:r>
        <w:t>Ubuntu</w:t>
      </w:r>
      <w:proofErr w:type="spellEnd"/>
      <w:r>
        <w:t xml:space="preserve"> 12.04, which is </w:t>
      </w:r>
      <w:r>
        <w:lastRenderedPageBreak/>
        <w:t xml:space="preserve">the current Long Term Support release of </w:t>
      </w:r>
      <w:proofErr w:type="spellStart"/>
      <w:r>
        <w:t>Ubuntu</w:t>
      </w:r>
      <w:proofErr w:type="spellEnd"/>
      <w:r>
        <w:t xml:space="preserve">. ROS Electric, the previous version of ROS, does not support </w:t>
      </w:r>
      <w:proofErr w:type="spellStart"/>
      <w:r>
        <w:t>Ubuntu</w:t>
      </w:r>
      <w:proofErr w:type="spellEnd"/>
      <w:r>
        <w:t xml:space="preserve">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F600E1">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proofErr w:type="spellStart"/>
      <w:r>
        <w:t>fuerte</w:t>
      </w:r>
      <w:proofErr w:type="spellEnd"/>
      <w:r>
        <w:t>.</w:t>
      </w:r>
    </w:p>
    <w:p w:rsidR="00AF0BEB" w:rsidRDefault="00AF0BEB" w:rsidP="00F600E1">
      <w:pPr>
        <w:pStyle w:val="Heading3"/>
      </w:pPr>
      <w:bookmarkStart w:id="127" w:name="_Toc351937677"/>
      <w:r>
        <w:t>Documentation</w:t>
      </w:r>
      <w:bookmarkEnd w:id="127"/>
    </w:p>
    <w:p w:rsidR="00AF0BEB" w:rsidRDefault="00AF0BEB" w:rsidP="00F600E1">
      <w:r>
        <w:t xml:space="preserve">ROS documentation is a mix of a wiki system, a question and answer forum, and </w:t>
      </w:r>
      <w:proofErr w:type="spellStart"/>
      <w:r>
        <w:t>autogenerated</w:t>
      </w:r>
      <w:proofErr w:type="spellEnd"/>
      <w:r>
        <w:t xml:space="preserve"> documentation for the code. Unfortunately, because the documentation is 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F600E1">
      <w:pPr>
        <w:pStyle w:val="Heading3"/>
      </w:pPr>
      <w:bookmarkStart w:id="128" w:name="_Toc351937678"/>
      <w:r>
        <w:t>Reusability of PR2 Software</w:t>
      </w:r>
      <w:bookmarkEnd w:id="128"/>
    </w:p>
    <w:p w:rsidR="00AF0BEB" w:rsidRDefault="00AF0BEB" w:rsidP="00F600E1">
      <w:r>
        <w: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w:t>
      </w:r>
      <w:r>
        <w:lastRenderedPageBreak/>
        <w:t>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F600E1">
      <w:pPr>
        <w:pStyle w:val="Heading3"/>
      </w:pPr>
      <w:bookmarkStart w:id="129" w:name="_Toc351937679"/>
      <w:r>
        <w:t>Safety and Reliability</w:t>
      </w:r>
      <w:bookmarkEnd w:id="129"/>
    </w:p>
    <w:p w:rsidR="00AF0BEB" w:rsidRDefault="00AF0BEB" w:rsidP="00F600E1">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F600E1">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F600E1">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F600E1">
      <w:r>
        <w:t xml:space="preserve">In fact, most ROS software will crash easily due to memory allocation errors when receiving a memory allocation error. This behavior was observed in the inverse kinematic solver and in other ROS software. </w:t>
      </w:r>
      <w:r>
        <w:lastRenderedPageBreak/>
        <w:t>There is no ROS standard for checking whether memory has been allocated before accessing it, even for data structures from “</w:t>
      </w:r>
      <w:proofErr w:type="spellStart"/>
      <w:r>
        <w:t>untrusted</w:t>
      </w:r>
      <w:proofErr w:type="spellEnd"/>
      <w:r>
        <w:t>”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F600E1">
      <w:pPr>
        <w:pStyle w:val="Heading3"/>
      </w:pPr>
      <w:bookmarkStart w:id="130" w:name="_Toc351937680"/>
      <w:r>
        <w:t>Conclusions on ROS and Open Source Software</w:t>
      </w:r>
      <w:bookmarkEnd w:id="130"/>
    </w:p>
    <w:p w:rsidR="00AF0BEB" w:rsidRDefault="00AF0BEB" w:rsidP="00F600E1">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p>
    <w:p w:rsidR="00021F0A" w:rsidRDefault="00021F0A" w:rsidP="00F600E1">
      <w:pPr>
        <w:pStyle w:val="Heading1"/>
      </w:pPr>
      <w:bookmarkStart w:id="131" w:name="_Toc351937681"/>
      <w:r>
        <w:lastRenderedPageBreak/>
        <w:t>Applications and Future Work</w:t>
      </w:r>
      <w:bookmarkEnd w:id="131"/>
    </w:p>
    <w:p w:rsidR="00021F0A" w:rsidRPr="00801869" w:rsidRDefault="00801869" w:rsidP="00F600E1">
      <w:pPr>
        <w:rPr>
          <w:highlight w:val="yellow"/>
        </w:rPr>
      </w:pPr>
      <w:r w:rsidRPr="00801869">
        <w:rPr>
          <w:highlight w:val="yellow"/>
        </w:rPr>
        <w:t>[HEY WRITE THIS]</w:t>
      </w:r>
    </w:p>
    <w:p w:rsidR="00C702FF" w:rsidRDefault="00021F0A" w:rsidP="00F600E1">
      <w:pPr>
        <w:pStyle w:val="Heading1"/>
      </w:pPr>
      <w:bookmarkStart w:id="132" w:name="_Toc351937682"/>
      <w:r>
        <w:lastRenderedPageBreak/>
        <w:t>Conclusion</w:t>
      </w:r>
      <w:bookmarkEnd w:id="132"/>
    </w:p>
    <w:p w:rsidR="00C702FF" w:rsidRDefault="00801869" w:rsidP="00F600E1">
      <w:pPr>
        <w:rPr>
          <w:rFonts w:ascii="Cambria" w:hAnsi="Cambria"/>
          <w:b/>
          <w:bCs/>
          <w:sz w:val="28"/>
          <w:szCs w:val="28"/>
        </w:rPr>
      </w:pPr>
      <w:r w:rsidRPr="00801869">
        <w:rPr>
          <w:highlight w:val="yellow"/>
        </w:rPr>
        <w:t>[HEY WRITE THIS TOO]</w:t>
      </w:r>
      <w:r w:rsidR="00C702FF">
        <w:br w:type="page"/>
      </w:r>
    </w:p>
    <w:p w:rsidR="00697DB7" w:rsidRPr="00697DB7" w:rsidRDefault="00697DB7" w:rsidP="00F600E1">
      <w:pPr>
        <w:pStyle w:val="Heading1"/>
      </w:pPr>
      <w:bookmarkStart w:id="133" w:name="_Toc351937683"/>
      <w:r>
        <w:lastRenderedPageBreak/>
        <w:t>Bibliography</w:t>
      </w:r>
      <w:bookmarkEnd w:id="133"/>
    </w:p>
    <w:p w:rsidR="00697DB7" w:rsidRPr="00697DB7" w:rsidRDefault="008D43E4" w:rsidP="00F600E1">
      <w:pPr>
        <w:pStyle w:val="Bibliography"/>
      </w:pPr>
      <w:r w:rsidRPr="008D43E4">
        <w:fldChar w:fldCharType="begin"/>
      </w:r>
      <w:r w:rsidR="00697DB7">
        <w:instrText xml:space="preserve"> ADDIN ZOTERO_BIBL {"custom":[]} CSL_BIBLIOGRAPHY </w:instrText>
      </w:r>
      <w:r w:rsidRPr="008D43E4">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F600E1">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F600E1">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F600E1">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F600E1">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rsidR="00697DB7" w:rsidRPr="00697DB7" w:rsidRDefault="00697DB7" w:rsidP="00F600E1">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rsidR="00697DB7" w:rsidRPr="00697DB7" w:rsidRDefault="00697DB7" w:rsidP="00F600E1">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F600E1">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rsidR="00697DB7" w:rsidRPr="00697DB7" w:rsidRDefault="00697DB7" w:rsidP="00F600E1">
      <w:pPr>
        <w:pStyle w:val="Bibliography"/>
      </w:pPr>
      <w:r w:rsidRPr="00697DB7">
        <w:t>[9]</w:t>
      </w:r>
      <w:r w:rsidRPr="00697DB7">
        <w:tab/>
        <w:t>Samlex America, “DC-DC Step Down Converters Model SDC-15.” .</w:t>
      </w:r>
    </w:p>
    <w:p w:rsidR="00697DB7" w:rsidRPr="00697DB7" w:rsidRDefault="00697DB7" w:rsidP="00F600E1">
      <w:pPr>
        <w:pStyle w:val="Bibliography"/>
      </w:pPr>
      <w:r w:rsidRPr="00697DB7">
        <w:t>[10]</w:t>
      </w:r>
      <w:r w:rsidRPr="00697DB7">
        <w:tab/>
        <w:t>Eric Perko, “Precision Navigation for Indoor Mobile Robots,” Masters, Case Western Reserve University, Cleveland, OH, 2013.</w:t>
      </w:r>
    </w:p>
    <w:p w:rsidR="00697DB7" w:rsidRPr="00697DB7" w:rsidRDefault="00697DB7" w:rsidP="00F600E1">
      <w:pPr>
        <w:pStyle w:val="Bibliography"/>
      </w:pPr>
      <w:r w:rsidRPr="00697DB7">
        <w:t>[11]</w:t>
      </w:r>
      <w:r w:rsidRPr="00697DB7">
        <w:tab/>
        <w:t>“ROS/Concepts - ROS Wiki.” [Online]. Available: http://www.ros.org/wiki/ROS/Concepts. [Accessed: 22-Mar-2013].</w:t>
      </w:r>
    </w:p>
    <w:p w:rsidR="00697DB7" w:rsidRPr="00697DB7" w:rsidRDefault="00697DB7" w:rsidP="00F600E1">
      <w:pPr>
        <w:pStyle w:val="Bibliography"/>
      </w:pPr>
      <w:r w:rsidRPr="00697DB7">
        <w:t>[12]</w:t>
      </w:r>
      <w:r w:rsidRPr="00697DB7">
        <w:tab/>
        <w:t>“actionlib - ROS Wiki.” [Online]. Available: http://www.ros.org/wiki/actionlib. [Accessed: 22-Mar-2013].</w:t>
      </w:r>
    </w:p>
    <w:p w:rsidR="00697DB7" w:rsidRPr="00697DB7" w:rsidRDefault="00697DB7" w:rsidP="00F600E1">
      <w:pPr>
        <w:pStyle w:val="Bibliography"/>
      </w:pPr>
      <w:r w:rsidRPr="00697DB7">
        <w:t>[13]</w:t>
      </w:r>
      <w:r w:rsidRPr="00697DB7">
        <w:tab/>
        <w:t>C. Rockey, E. Perko, and Ben Ballard, “HARLIE,” IGVC, May 2010.</w:t>
      </w:r>
    </w:p>
    <w:p w:rsidR="00697DB7" w:rsidRPr="00697DB7" w:rsidRDefault="00697DB7" w:rsidP="00F600E1">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F600E1">
      <w:pPr>
        <w:pStyle w:val="Bibliography"/>
      </w:pPr>
      <w:r w:rsidRPr="00697DB7">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F600E1">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F600E1">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rsidR="00697DB7" w:rsidRPr="00697DB7" w:rsidRDefault="00697DB7" w:rsidP="00F600E1">
      <w:pPr>
        <w:pStyle w:val="Bibliography"/>
      </w:pPr>
      <w:r w:rsidRPr="00697DB7">
        <w:lastRenderedPageBreak/>
        <w:t>[18]</w:t>
      </w:r>
      <w:r w:rsidRPr="00697DB7">
        <w:tab/>
        <w:t xml:space="preserve">S. Thrun, W. Burgard, and D. Fox, </w:t>
      </w:r>
      <w:r w:rsidRPr="00697DB7">
        <w:rPr>
          <w:i/>
          <w:iCs/>
        </w:rPr>
        <w:t>Probabilistic Robotics</w:t>
      </w:r>
      <w:r w:rsidRPr="00697DB7">
        <w:t>. The MIT Press, 2005.</w:t>
      </w:r>
    </w:p>
    <w:p w:rsidR="00697DB7" w:rsidRPr="00697DB7" w:rsidRDefault="00697DB7" w:rsidP="00F600E1">
      <w:pPr>
        <w:pStyle w:val="Bibliography"/>
      </w:pPr>
      <w:r w:rsidRPr="00697DB7">
        <w:t>[19]</w:t>
      </w:r>
      <w:r w:rsidRPr="00697DB7">
        <w:tab/>
        <w:t>Tony Yanick, Chase Nemeth, Beom Koh, and Avinash Karamchandani, “ALEN,” 20009.</w:t>
      </w:r>
    </w:p>
    <w:p w:rsidR="00697DB7" w:rsidRPr="00697DB7" w:rsidRDefault="00697DB7" w:rsidP="00F600E1">
      <w:pPr>
        <w:pStyle w:val="Bibliography"/>
      </w:pPr>
      <w:r w:rsidRPr="00697DB7">
        <w:t>[20]</w:t>
      </w:r>
      <w:r w:rsidRPr="00697DB7">
        <w:tab/>
        <w:t>“navfn - ROS Wiki.” [Online]. Available: http://www.ros.org/wiki/navfn. [Accessed: 13-Feb-2013].</w:t>
      </w:r>
    </w:p>
    <w:p w:rsidR="00697DB7" w:rsidRPr="00697DB7" w:rsidRDefault="00697DB7" w:rsidP="00F600E1">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rsidR="00697DB7" w:rsidRPr="00697DB7" w:rsidRDefault="00697DB7" w:rsidP="00F600E1">
      <w:pPr>
        <w:pStyle w:val="Bibliography"/>
      </w:pPr>
      <w:r w:rsidRPr="00697DB7">
        <w:t>[22]</w:t>
      </w:r>
      <w:r w:rsidRPr="00697DB7">
        <w:tab/>
        <w:t>“carrot_planner - ROS Wiki.” [Online]. Available: http://www.ros.org/wiki/carrot_planner. [Accessed: 22-Mar-2013].</w:t>
      </w:r>
    </w:p>
    <w:p w:rsidR="00697DB7" w:rsidRPr="00697DB7" w:rsidRDefault="00697DB7" w:rsidP="00F600E1">
      <w:pPr>
        <w:pStyle w:val="Bibliography"/>
      </w:pPr>
      <w:r w:rsidRPr="00697DB7">
        <w:t>[23]</w:t>
      </w:r>
      <w:r w:rsidRPr="00697DB7">
        <w:tab/>
        <w:t>“Kinematic and Dynamic Solvers | The Orocos Project.” [Online]. Available: http://www.orocos.org/kdl/UserManual/kinematic_solvers. [Accessed: 20-Mar-2013].</w:t>
      </w:r>
    </w:p>
    <w:p w:rsidR="00697DB7" w:rsidRPr="00697DB7" w:rsidRDefault="00697DB7" w:rsidP="00F600E1">
      <w:pPr>
        <w:pStyle w:val="Bibliography"/>
      </w:pPr>
      <w:r w:rsidRPr="00697DB7">
        <w:t>[24]</w:t>
      </w:r>
      <w:r w:rsidRPr="00697DB7">
        <w:tab/>
        <w:t>“OpenRAVE | ikfast Module | OpenRAVE Documentation.” [Online]. Available: http://openrave.org/docs/latest_stable/openravepy/ikfast/#ikfast-the-robot-kinematics-compiler. [Accessed: 20-Mar-2013].</w:t>
      </w:r>
    </w:p>
    <w:p w:rsidR="00697DB7" w:rsidRPr="00697DB7" w:rsidRDefault="00697DB7" w:rsidP="00F600E1">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rsidR="00697DB7" w:rsidRPr="00697DB7" w:rsidRDefault="00697DB7" w:rsidP="00F600E1">
      <w:pPr>
        <w:pStyle w:val="Bibliography"/>
      </w:pPr>
      <w:r w:rsidRPr="00697DB7">
        <w:t>[26]</w:t>
      </w:r>
      <w:r w:rsidRPr="00697DB7">
        <w:tab/>
        <w:t>“tabletop_object_detector - ROS Wiki.” [Online]. Available: http://www.ros.org/wiki/tabletop_object_detector. [Accessed: 17-Feb-2013].</w:t>
      </w:r>
    </w:p>
    <w:p w:rsidR="00697DB7" w:rsidRPr="00697DB7" w:rsidRDefault="00697DB7" w:rsidP="00F600E1">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F600E1">
      <w:pPr>
        <w:pStyle w:val="Bibliography"/>
      </w:pPr>
      <w:r w:rsidRPr="00697DB7">
        <w:t>[28]</w:t>
      </w:r>
      <w:r w:rsidRPr="00697DB7">
        <w:tab/>
        <w:t>“QR code,” Wikipedia, the free encyclopedia. 21-Mar-2013.</w:t>
      </w:r>
    </w:p>
    <w:p w:rsidR="00697DB7" w:rsidRPr="00697DB7" w:rsidRDefault="00697DB7" w:rsidP="00F600E1">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F600E1">
      <w:pPr>
        <w:pStyle w:val="Bibliography"/>
      </w:pPr>
      <w:r w:rsidRPr="00697DB7">
        <w:t>[30]</w:t>
      </w:r>
      <w:r w:rsidRPr="00697DB7">
        <w:tab/>
        <w:t>rethink robotics, “baxter.” .</w:t>
      </w:r>
    </w:p>
    <w:p w:rsidR="00697DB7" w:rsidRPr="00697DB7" w:rsidRDefault="00697DB7" w:rsidP="00F600E1">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697DB7" w:rsidRDefault="008D43E4" w:rsidP="00F600E1">
      <w:pPr>
        <w:pStyle w:val="Heading1"/>
      </w:pPr>
      <w:r>
        <w:lastRenderedPageBreak/>
        <w:fldChar w:fldCharType="end"/>
      </w:r>
    </w:p>
    <w:p w:rsidR="00697DB7" w:rsidRDefault="00697DB7" w:rsidP="00F600E1">
      <w:pPr>
        <w:rPr>
          <w:rFonts w:ascii="Cambria" w:hAnsi="Cambria"/>
          <w:sz w:val="28"/>
          <w:szCs w:val="28"/>
        </w:rPr>
      </w:pPr>
      <w:r>
        <w:br w:type="page"/>
      </w:r>
    </w:p>
    <w:p w:rsidR="00021F0A" w:rsidRDefault="00C702FF" w:rsidP="00F600E1">
      <w:pPr>
        <w:pStyle w:val="Heading1"/>
      </w:pPr>
      <w:bookmarkStart w:id="134" w:name="_Toc351937684"/>
      <w:r>
        <w:lastRenderedPageBreak/>
        <w:t>Appendix 1: Localization Data</w:t>
      </w:r>
      <w:bookmarkEnd w:id="134"/>
    </w:p>
    <w:p w:rsidR="00C702FF" w:rsidRDefault="00C702FF" w:rsidP="00F600E1">
      <w:pPr>
        <w:pStyle w:val="Heading2"/>
      </w:pPr>
      <w:bookmarkStart w:id="135" w:name="_Toc351937685"/>
      <w:r>
        <w:t>Ten Meter Straight Line</w:t>
      </w:r>
      <w:bookmarkEnd w:id="135"/>
    </w:p>
    <w:p w:rsidR="00BB1647" w:rsidRDefault="0036798C" w:rsidP="00F600E1">
      <w:r w:rsidRPr="0036798C">
        <w:rPr>
          <w:highlight w:val="yellow"/>
        </w:rPr>
        <w:t>[PUT SOME DATAZ HERE]</w:t>
      </w:r>
    </w:p>
    <w:p w:rsidR="002121EA" w:rsidRDefault="00CC5A2E" w:rsidP="00F600E1">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 0 meters translation in the y direction, and 0 degrees heading (the robot at the origin).</w:t>
      </w:r>
    </w:p>
    <w:p w:rsidR="00C702FF" w:rsidRDefault="00C702FF" w:rsidP="00F600E1">
      <w:pPr>
        <w:pStyle w:val="Heading2"/>
      </w:pPr>
      <w:bookmarkStart w:id="136" w:name="_Toc351937686"/>
      <w:r>
        <w:t>Five Laps of One Meter Radius Circle</w:t>
      </w:r>
      <w:bookmarkEnd w:id="136"/>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45"/>
        <w:gridCol w:w="1067"/>
        <w:gridCol w:w="1067"/>
        <w:gridCol w:w="1067"/>
        <w:gridCol w:w="1067"/>
        <w:gridCol w:w="1451"/>
        <w:gridCol w:w="1479"/>
      </w:tblGrid>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Trial</w:t>
            </w:r>
          </w:p>
        </w:tc>
        <w:tc>
          <w:tcPr>
            <w:tcW w:w="0" w:type="auto"/>
            <w:shd w:val="clear" w:color="auto" w:fill="auto"/>
            <w:noWrap/>
            <w:vAlign w:val="bottom"/>
            <w:hideMark/>
          </w:tcPr>
          <w:p w:rsidR="002121EA" w:rsidRPr="00C702FF" w:rsidRDefault="002121EA" w:rsidP="00F600E1">
            <w:pPr>
              <w:rPr>
                <w:lang w:bidi="ar-SA"/>
              </w:rPr>
            </w:pPr>
            <w:r w:rsidRPr="00C702FF">
              <w:rPr>
                <w:lang w:bidi="ar-SA"/>
              </w:rPr>
              <w:t>x</w:t>
            </w:r>
          </w:p>
        </w:tc>
        <w:tc>
          <w:tcPr>
            <w:tcW w:w="0" w:type="auto"/>
            <w:shd w:val="clear" w:color="auto" w:fill="auto"/>
            <w:noWrap/>
            <w:vAlign w:val="bottom"/>
            <w:hideMark/>
          </w:tcPr>
          <w:p w:rsidR="002121EA" w:rsidRPr="00C702FF" w:rsidRDefault="002121EA" w:rsidP="00F600E1">
            <w:pPr>
              <w:rPr>
                <w:lang w:bidi="ar-SA"/>
              </w:rPr>
            </w:pPr>
            <w:r w:rsidRPr="00C702FF">
              <w:rPr>
                <w:lang w:bidi="ar-SA"/>
              </w:rPr>
              <w:t>y</w:t>
            </w:r>
          </w:p>
        </w:tc>
        <w:tc>
          <w:tcPr>
            <w:tcW w:w="0" w:type="auto"/>
            <w:shd w:val="clear" w:color="auto" w:fill="auto"/>
            <w:noWrap/>
            <w:vAlign w:val="bottom"/>
            <w:hideMark/>
          </w:tcPr>
          <w:p w:rsidR="002121EA" w:rsidRPr="00C702FF" w:rsidRDefault="002121EA" w:rsidP="00F600E1">
            <w:pPr>
              <w:rPr>
                <w:lang w:bidi="ar-SA"/>
              </w:rPr>
            </w:pPr>
            <w:r w:rsidRPr="00C702FF">
              <w:rPr>
                <w:lang w:bidi="ar-SA"/>
              </w:rPr>
              <w:t>Oz</w:t>
            </w:r>
          </w:p>
        </w:tc>
        <w:tc>
          <w:tcPr>
            <w:tcW w:w="0" w:type="auto"/>
            <w:shd w:val="clear" w:color="auto" w:fill="auto"/>
            <w:noWrap/>
            <w:vAlign w:val="bottom"/>
            <w:hideMark/>
          </w:tcPr>
          <w:p w:rsidR="002121EA" w:rsidRPr="00C702FF" w:rsidRDefault="002121EA" w:rsidP="00F600E1">
            <w:pPr>
              <w:rPr>
                <w:lang w:bidi="ar-SA"/>
              </w:rPr>
            </w:pPr>
            <w:proofErr w:type="spellStart"/>
            <w:r w:rsidRPr="00C702FF">
              <w:rPr>
                <w:lang w:bidi="ar-SA"/>
              </w:rPr>
              <w:t>Ow</w:t>
            </w:r>
            <w:proofErr w:type="spellEnd"/>
          </w:p>
        </w:tc>
        <w:tc>
          <w:tcPr>
            <w:tcW w:w="0" w:type="auto"/>
            <w:shd w:val="clear" w:color="auto" w:fill="auto"/>
            <w:noWrap/>
            <w:vAlign w:val="bottom"/>
            <w:hideMark/>
          </w:tcPr>
          <w:p w:rsidR="002121EA" w:rsidRPr="00C702FF" w:rsidRDefault="002121EA" w:rsidP="00F600E1">
            <w:pPr>
              <w:rPr>
                <w:lang w:bidi="ar-SA"/>
              </w:rPr>
            </w:pPr>
            <w:r>
              <w:rPr>
                <w:lang w:bidi="ar-SA"/>
              </w:rPr>
              <w:t>D</w:t>
            </w:r>
            <w:r w:rsidRPr="00C702FF">
              <w:rPr>
                <w:lang w:bidi="ar-SA"/>
              </w:rPr>
              <w:t>isplacement</w:t>
            </w:r>
          </w:p>
        </w:tc>
        <w:tc>
          <w:tcPr>
            <w:tcW w:w="0" w:type="auto"/>
            <w:shd w:val="clear" w:color="auto" w:fill="auto"/>
            <w:noWrap/>
            <w:vAlign w:val="bottom"/>
            <w:hideMark/>
          </w:tcPr>
          <w:p w:rsidR="002121EA" w:rsidRPr="00C702FF" w:rsidRDefault="002121EA" w:rsidP="00F600E1">
            <w:pPr>
              <w:rPr>
                <w:lang w:bidi="ar-SA"/>
              </w:rPr>
            </w:pPr>
            <w:r>
              <w:rPr>
                <w:lang w:bidi="ar-SA"/>
              </w:rPr>
              <w:t>H</w:t>
            </w:r>
            <w:r w:rsidRPr="00C702FF">
              <w:rPr>
                <w:lang w:bidi="ar-SA"/>
              </w:rPr>
              <w:t>eading (deg)</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1</w:t>
            </w:r>
          </w:p>
        </w:tc>
        <w:tc>
          <w:tcPr>
            <w:tcW w:w="0" w:type="auto"/>
            <w:shd w:val="clear" w:color="auto" w:fill="auto"/>
            <w:noWrap/>
            <w:vAlign w:val="bottom"/>
            <w:hideMark/>
          </w:tcPr>
          <w:p w:rsidR="002121EA" w:rsidRPr="00C702FF" w:rsidRDefault="002121EA" w:rsidP="00F600E1">
            <w:pPr>
              <w:rPr>
                <w:lang w:bidi="ar-SA"/>
              </w:rPr>
            </w:pPr>
            <w:r w:rsidRPr="00C702FF">
              <w:rPr>
                <w:lang w:bidi="ar-SA"/>
              </w:rPr>
              <w:t>0.7302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242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660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217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688507</w:t>
            </w:r>
          </w:p>
        </w:tc>
        <w:tc>
          <w:tcPr>
            <w:tcW w:w="0" w:type="auto"/>
            <w:shd w:val="clear" w:color="auto" w:fill="auto"/>
            <w:noWrap/>
            <w:vAlign w:val="bottom"/>
            <w:hideMark/>
          </w:tcPr>
          <w:p w:rsidR="002121EA" w:rsidRPr="00C702FF" w:rsidRDefault="002121EA" w:rsidP="00F600E1">
            <w:pPr>
              <w:rPr>
                <w:lang w:bidi="ar-SA"/>
              </w:rPr>
            </w:pPr>
            <w:r w:rsidRPr="00C702FF">
              <w:rPr>
                <w:lang w:bidi="ar-SA"/>
              </w:rPr>
              <w:t>29.1238291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02263</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0112</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8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98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19905829</w:t>
            </w:r>
          </w:p>
        </w:tc>
        <w:tc>
          <w:tcPr>
            <w:tcW w:w="0" w:type="auto"/>
            <w:shd w:val="clear" w:color="auto" w:fill="auto"/>
            <w:noWrap/>
            <w:vAlign w:val="bottom"/>
            <w:hideMark/>
          </w:tcPr>
          <w:p w:rsidR="002121EA" w:rsidRPr="00C702FF" w:rsidRDefault="002121EA" w:rsidP="00F600E1">
            <w:pPr>
              <w:rPr>
                <w:lang w:bidi="ar-SA"/>
              </w:rPr>
            </w:pPr>
            <w:r w:rsidRPr="00C702FF">
              <w:rPr>
                <w:lang w:bidi="ar-SA"/>
              </w:rPr>
              <w:t>26.202477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085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95996</w:t>
            </w:r>
          </w:p>
        </w:tc>
        <w:tc>
          <w:tcPr>
            <w:tcW w:w="0" w:type="auto"/>
            <w:shd w:val="clear" w:color="auto" w:fill="auto"/>
            <w:noWrap/>
            <w:vAlign w:val="bottom"/>
            <w:hideMark/>
          </w:tcPr>
          <w:p w:rsidR="002121EA" w:rsidRPr="00C702FF" w:rsidRDefault="002121EA" w:rsidP="00F600E1">
            <w:pPr>
              <w:rPr>
                <w:lang w:bidi="ar-SA"/>
              </w:rPr>
            </w:pPr>
            <w:r w:rsidRPr="00C702FF">
              <w:rPr>
                <w:lang w:bidi="ar-SA"/>
              </w:rPr>
              <w:t>0.613116</w:t>
            </w:r>
          </w:p>
        </w:tc>
        <w:tc>
          <w:tcPr>
            <w:tcW w:w="0" w:type="auto"/>
            <w:shd w:val="clear" w:color="auto" w:fill="auto"/>
            <w:noWrap/>
            <w:vAlign w:val="bottom"/>
            <w:hideMark/>
          </w:tcPr>
          <w:p w:rsidR="002121EA" w:rsidRPr="00C702FF" w:rsidRDefault="002121EA" w:rsidP="00F600E1">
            <w:pPr>
              <w:rPr>
                <w:lang w:bidi="ar-SA"/>
              </w:rPr>
            </w:pPr>
            <w:r w:rsidRPr="00C702FF">
              <w:rPr>
                <w:lang w:bidi="ar-SA"/>
              </w:rPr>
              <w:t>0.789993</w:t>
            </w:r>
          </w:p>
        </w:tc>
        <w:tc>
          <w:tcPr>
            <w:tcW w:w="0" w:type="auto"/>
            <w:shd w:val="clear" w:color="auto" w:fill="auto"/>
            <w:noWrap/>
            <w:vAlign w:val="bottom"/>
            <w:hideMark/>
          </w:tcPr>
          <w:p w:rsidR="002121EA" w:rsidRPr="00C702FF" w:rsidRDefault="002121EA" w:rsidP="00F600E1">
            <w:pPr>
              <w:rPr>
                <w:lang w:bidi="ar-SA"/>
              </w:rPr>
            </w:pPr>
            <w:r w:rsidRPr="00C702FF">
              <w:rPr>
                <w:lang w:bidi="ar-SA"/>
              </w:rPr>
              <w:t>1.113742001</w:t>
            </w:r>
          </w:p>
        </w:tc>
        <w:tc>
          <w:tcPr>
            <w:tcW w:w="0" w:type="auto"/>
            <w:shd w:val="clear" w:color="auto" w:fill="auto"/>
            <w:noWrap/>
            <w:vAlign w:val="bottom"/>
            <w:hideMark/>
          </w:tcPr>
          <w:p w:rsidR="002121EA" w:rsidRPr="00C702FF" w:rsidRDefault="002121EA" w:rsidP="00F600E1">
            <w:pPr>
              <w:rPr>
                <w:lang w:bidi="ar-SA"/>
              </w:rPr>
            </w:pPr>
            <w:r w:rsidRPr="00C702FF">
              <w:rPr>
                <w:lang w:bidi="ar-SA"/>
              </w:rPr>
              <w:t>14.36969275</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t>0.750552</w:t>
            </w:r>
          </w:p>
        </w:tc>
        <w:tc>
          <w:tcPr>
            <w:tcW w:w="0" w:type="auto"/>
            <w:shd w:val="clear" w:color="auto" w:fill="auto"/>
            <w:noWrap/>
            <w:vAlign w:val="bottom"/>
            <w:hideMark/>
          </w:tcPr>
          <w:p w:rsidR="002121EA" w:rsidRPr="00C702FF" w:rsidRDefault="002121EA" w:rsidP="00F600E1">
            <w:pPr>
              <w:rPr>
                <w:lang w:bidi="ar-SA"/>
              </w:rPr>
            </w:pPr>
            <w:r w:rsidRPr="00C702FF">
              <w:rPr>
                <w:lang w:bidi="ar-SA"/>
              </w:rPr>
              <w:t>0.620947</w:t>
            </w:r>
          </w:p>
        </w:tc>
        <w:tc>
          <w:tcPr>
            <w:tcW w:w="0" w:type="auto"/>
            <w:shd w:val="clear" w:color="auto" w:fill="auto"/>
            <w:noWrap/>
            <w:vAlign w:val="bottom"/>
            <w:hideMark/>
          </w:tcPr>
          <w:p w:rsidR="002121EA" w:rsidRPr="00C702FF" w:rsidRDefault="002121EA" w:rsidP="00F600E1">
            <w:pPr>
              <w:rPr>
                <w:lang w:bidi="ar-SA"/>
              </w:rPr>
            </w:pPr>
            <w:r w:rsidRPr="00C702FF">
              <w:rPr>
                <w:lang w:bidi="ar-SA"/>
              </w:rPr>
              <w:t>0.558108</w:t>
            </w:r>
          </w:p>
        </w:tc>
        <w:tc>
          <w:tcPr>
            <w:tcW w:w="0" w:type="auto"/>
            <w:shd w:val="clear" w:color="auto" w:fill="auto"/>
            <w:noWrap/>
            <w:vAlign w:val="bottom"/>
            <w:hideMark/>
          </w:tcPr>
          <w:p w:rsidR="002121EA" w:rsidRPr="00C702FF" w:rsidRDefault="002121EA" w:rsidP="00F600E1">
            <w:pPr>
              <w:rPr>
                <w:lang w:bidi="ar-SA"/>
              </w:rPr>
            </w:pPr>
            <w:r w:rsidRPr="00C702FF">
              <w:rPr>
                <w:lang w:bidi="ar-SA"/>
              </w:rPr>
              <w:t>0.829769</w:t>
            </w:r>
          </w:p>
        </w:tc>
        <w:tc>
          <w:tcPr>
            <w:tcW w:w="0" w:type="auto"/>
            <w:shd w:val="clear" w:color="auto" w:fill="auto"/>
            <w:noWrap/>
            <w:vAlign w:val="bottom"/>
            <w:hideMark/>
          </w:tcPr>
          <w:p w:rsidR="002121EA" w:rsidRPr="00C702FF" w:rsidRDefault="002121EA" w:rsidP="00F600E1">
            <w:pPr>
              <w:rPr>
                <w:lang w:bidi="ar-SA"/>
              </w:rPr>
            </w:pPr>
            <w:r w:rsidRPr="00C702FF">
              <w:rPr>
                <w:lang w:bidi="ar-SA"/>
              </w:rPr>
              <w:t>0.97411677</w:t>
            </w:r>
          </w:p>
        </w:tc>
        <w:tc>
          <w:tcPr>
            <w:tcW w:w="0" w:type="auto"/>
            <w:shd w:val="clear" w:color="auto" w:fill="auto"/>
            <w:noWrap/>
            <w:vAlign w:val="bottom"/>
            <w:hideMark/>
          </w:tcPr>
          <w:p w:rsidR="002121EA" w:rsidRPr="00C702FF" w:rsidRDefault="002121EA" w:rsidP="00F600E1">
            <w:pPr>
              <w:rPr>
                <w:lang w:bidi="ar-SA"/>
              </w:rPr>
            </w:pPr>
            <w:r w:rsidRPr="00C702FF">
              <w:rPr>
                <w:lang w:bidi="ar-SA"/>
              </w:rPr>
              <w:t>22.149875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t>0.778034</w:t>
            </w:r>
          </w:p>
        </w:tc>
        <w:tc>
          <w:tcPr>
            <w:tcW w:w="0" w:type="auto"/>
            <w:shd w:val="clear" w:color="auto" w:fill="auto"/>
            <w:noWrap/>
            <w:vAlign w:val="bottom"/>
            <w:hideMark/>
          </w:tcPr>
          <w:p w:rsidR="002121EA" w:rsidRPr="00C702FF" w:rsidRDefault="002121EA" w:rsidP="00F600E1">
            <w:pPr>
              <w:rPr>
                <w:lang w:bidi="ar-SA"/>
              </w:rPr>
            </w:pPr>
            <w:r w:rsidRPr="00C702FF">
              <w:rPr>
                <w:lang w:bidi="ar-SA"/>
              </w:rPr>
              <w:t>0.3296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8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88633</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4990724</w:t>
            </w:r>
          </w:p>
        </w:tc>
        <w:tc>
          <w:tcPr>
            <w:tcW w:w="0" w:type="auto"/>
            <w:shd w:val="clear" w:color="auto" w:fill="auto"/>
            <w:noWrap/>
            <w:vAlign w:val="bottom"/>
            <w:hideMark/>
          </w:tcPr>
          <w:p w:rsidR="002121EA" w:rsidRPr="00C702FF" w:rsidRDefault="002121EA" w:rsidP="00F600E1">
            <w:pPr>
              <w:rPr>
                <w:lang w:bidi="ar-SA"/>
              </w:rPr>
            </w:pPr>
            <w:r w:rsidRPr="00C702FF">
              <w:rPr>
                <w:lang w:bidi="ar-SA"/>
              </w:rPr>
              <w:t>35.40379552</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t>0.89242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391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243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4614</w:t>
            </w:r>
          </w:p>
        </w:tc>
        <w:tc>
          <w:tcPr>
            <w:tcW w:w="0" w:type="auto"/>
            <w:shd w:val="clear" w:color="auto" w:fill="auto"/>
            <w:noWrap/>
            <w:vAlign w:val="bottom"/>
            <w:hideMark/>
          </w:tcPr>
          <w:p w:rsidR="002121EA" w:rsidRPr="00C702FF" w:rsidRDefault="002121EA" w:rsidP="00F600E1">
            <w:pPr>
              <w:rPr>
                <w:lang w:bidi="ar-SA"/>
              </w:rPr>
            </w:pPr>
            <w:r w:rsidRPr="00C702FF">
              <w:rPr>
                <w:lang w:bidi="ar-SA"/>
              </w:rPr>
              <w:t>0.992324146</w:t>
            </w:r>
          </w:p>
        </w:tc>
        <w:tc>
          <w:tcPr>
            <w:tcW w:w="0" w:type="auto"/>
            <w:shd w:val="clear" w:color="auto" w:fill="auto"/>
            <w:noWrap/>
            <w:vAlign w:val="bottom"/>
            <w:hideMark/>
          </w:tcPr>
          <w:p w:rsidR="002121EA" w:rsidRPr="00C702FF" w:rsidRDefault="002121EA" w:rsidP="00F600E1">
            <w:pPr>
              <w:rPr>
                <w:lang w:bidi="ar-SA"/>
              </w:rPr>
            </w:pPr>
            <w:r w:rsidRPr="00C702FF">
              <w:rPr>
                <w:lang w:bidi="ar-SA"/>
              </w:rPr>
              <w:t>29.6772708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Average</w:t>
            </w:r>
          </w:p>
        </w:tc>
        <w:tc>
          <w:tcPr>
            <w:tcW w:w="0" w:type="auto"/>
            <w:shd w:val="clear" w:color="auto" w:fill="auto"/>
            <w:noWrap/>
            <w:vAlign w:val="bottom"/>
            <w:hideMark/>
          </w:tcPr>
          <w:p w:rsidR="002121EA" w:rsidRPr="00C702FF" w:rsidRDefault="002121EA" w:rsidP="00F600E1">
            <w:pPr>
              <w:rPr>
                <w:lang w:bidi="ar-SA"/>
              </w:rPr>
            </w:pPr>
            <w:r w:rsidRPr="00C702FF">
              <w:rPr>
                <w:lang w:bidi="ar-SA"/>
              </w:rPr>
              <w:t>0.815732</w:t>
            </w:r>
          </w:p>
        </w:tc>
        <w:tc>
          <w:tcPr>
            <w:tcW w:w="0" w:type="auto"/>
            <w:shd w:val="clear" w:color="auto" w:fill="auto"/>
            <w:noWrap/>
            <w:vAlign w:val="bottom"/>
            <w:hideMark/>
          </w:tcPr>
          <w:p w:rsidR="002121EA" w:rsidRPr="00C702FF" w:rsidRDefault="002121EA" w:rsidP="00F600E1">
            <w:pPr>
              <w:rPr>
                <w:lang w:bidi="ar-SA"/>
              </w:rPr>
            </w:pPr>
            <w:r w:rsidRPr="00C702FF">
              <w:rPr>
                <w:lang w:bidi="ar-SA"/>
              </w:rPr>
              <w:t>0.47717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7885</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73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896133</w:t>
            </w:r>
          </w:p>
        </w:tc>
        <w:tc>
          <w:tcPr>
            <w:tcW w:w="0" w:type="auto"/>
            <w:shd w:val="clear" w:color="auto" w:fill="auto"/>
            <w:noWrap/>
            <w:vAlign w:val="bottom"/>
            <w:hideMark/>
          </w:tcPr>
          <w:p w:rsidR="002121EA" w:rsidRPr="00C702FF" w:rsidRDefault="002121EA" w:rsidP="00F600E1">
            <w:pPr>
              <w:rPr>
                <w:lang w:bidi="ar-SA"/>
              </w:rPr>
            </w:pPr>
            <w:r w:rsidRPr="00C702FF">
              <w:rPr>
                <w:lang w:bidi="ar-SA"/>
              </w:rPr>
              <w:t>26.1544901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Standard Deviation</w:t>
            </w:r>
          </w:p>
        </w:tc>
        <w:tc>
          <w:tcPr>
            <w:tcW w:w="0" w:type="auto"/>
            <w:shd w:val="clear" w:color="auto" w:fill="auto"/>
            <w:noWrap/>
            <w:vAlign w:val="bottom"/>
            <w:hideMark/>
          </w:tcPr>
          <w:p w:rsidR="002121EA" w:rsidRPr="00C702FF" w:rsidRDefault="002121EA" w:rsidP="00F600E1">
            <w:pPr>
              <w:rPr>
                <w:lang w:bidi="ar-SA"/>
              </w:rPr>
            </w:pPr>
            <w:r w:rsidRPr="00C702FF">
              <w:rPr>
                <w:lang w:bidi="ar-SA"/>
              </w:rPr>
              <w:t>0.0760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1009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048436</w:t>
            </w:r>
          </w:p>
        </w:tc>
        <w:tc>
          <w:tcPr>
            <w:tcW w:w="0" w:type="auto"/>
            <w:shd w:val="clear" w:color="auto" w:fill="auto"/>
            <w:noWrap/>
            <w:vAlign w:val="bottom"/>
            <w:hideMark/>
          </w:tcPr>
          <w:p w:rsidR="002121EA" w:rsidRPr="00C702FF" w:rsidRDefault="002121EA" w:rsidP="00F600E1">
            <w:pPr>
              <w:rPr>
                <w:lang w:bidi="ar-SA"/>
              </w:rPr>
            </w:pPr>
            <w:r w:rsidRPr="00C702FF">
              <w:rPr>
                <w:lang w:bidi="ar-SA"/>
              </w:rPr>
              <w:t>0.0311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09253337</w:t>
            </w:r>
          </w:p>
        </w:tc>
        <w:tc>
          <w:tcPr>
            <w:tcW w:w="0" w:type="auto"/>
            <w:shd w:val="clear" w:color="auto" w:fill="auto"/>
            <w:noWrap/>
            <w:vAlign w:val="bottom"/>
            <w:hideMark/>
          </w:tcPr>
          <w:p w:rsidR="002121EA" w:rsidRPr="00C702FF" w:rsidRDefault="002121EA" w:rsidP="00F600E1">
            <w:pPr>
              <w:rPr>
                <w:lang w:bidi="ar-SA"/>
              </w:rPr>
            </w:pPr>
            <w:r w:rsidRPr="00C702FF">
              <w:rPr>
                <w:lang w:bidi="ar-SA"/>
              </w:rPr>
              <w:t>6.604257458</w:t>
            </w:r>
          </w:p>
        </w:tc>
      </w:tr>
    </w:tbl>
    <w:p w:rsidR="002121EA" w:rsidRDefault="002121EA" w:rsidP="00F600E1"/>
    <w:p w:rsidR="00C702FF" w:rsidRPr="00C702FF" w:rsidRDefault="002121EA" w:rsidP="00F600E1">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6F204F">
      <w:type w:val="continuous"/>
      <w:pgSz w:w="12240" w:h="15840"/>
      <w:pgMar w:top="1440" w:right="1440" w:bottom="1440" w:left="1440" w:header="720" w:footer="720" w:gutter="0"/>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7EB8" w:rsidRDefault="00DD7EB8" w:rsidP="00F600E1">
      <w:r>
        <w:separator/>
      </w:r>
    </w:p>
  </w:endnote>
  <w:endnote w:type="continuationSeparator" w:id="0">
    <w:p w:rsidR="00DD7EB8" w:rsidRDefault="00DD7EB8" w:rsidP="00F600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Liberation Serif">
    <w:altName w:val="MS PMincho"/>
    <w:charset w:val="80"/>
    <w:family w:val="roman"/>
    <w:pitch w:val="variable"/>
    <w:sig w:usb0="00000000" w:usb1="00000000" w:usb2="00000000" w:usb3="00000000" w:csb0="00000000" w:csb1="00000000"/>
  </w:font>
  <w:font w:name="+mn-ea">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7EB8" w:rsidRDefault="00DD7EB8" w:rsidP="00F600E1">
      <w:r>
        <w:separator/>
      </w:r>
    </w:p>
  </w:footnote>
  <w:footnote w:type="continuationSeparator" w:id="0">
    <w:p w:rsidR="00DD7EB8" w:rsidRDefault="00DD7EB8" w:rsidP="00F600E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proofState w:spelling="clean"/>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rsids>
    <w:rsidRoot w:val="002B57A3"/>
    <w:rsid w:val="00005C1B"/>
    <w:rsid w:val="00021F0A"/>
    <w:rsid w:val="00055796"/>
    <w:rsid w:val="00060A2F"/>
    <w:rsid w:val="00073423"/>
    <w:rsid w:val="000942D4"/>
    <w:rsid w:val="000A0185"/>
    <w:rsid w:val="00144269"/>
    <w:rsid w:val="001B1C15"/>
    <w:rsid w:val="001D6113"/>
    <w:rsid w:val="001E0DFA"/>
    <w:rsid w:val="002121EA"/>
    <w:rsid w:val="00227307"/>
    <w:rsid w:val="00244465"/>
    <w:rsid w:val="002B57A3"/>
    <w:rsid w:val="002E2832"/>
    <w:rsid w:val="00306864"/>
    <w:rsid w:val="003330B7"/>
    <w:rsid w:val="0034564C"/>
    <w:rsid w:val="0036798C"/>
    <w:rsid w:val="003742E7"/>
    <w:rsid w:val="00380F8D"/>
    <w:rsid w:val="003B51D5"/>
    <w:rsid w:val="003E6308"/>
    <w:rsid w:val="003F0DE5"/>
    <w:rsid w:val="004313B6"/>
    <w:rsid w:val="004678EE"/>
    <w:rsid w:val="004A564E"/>
    <w:rsid w:val="004B3653"/>
    <w:rsid w:val="004E717C"/>
    <w:rsid w:val="004F2D1C"/>
    <w:rsid w:val="005105B4"/>
    <w:rsid w:val="005217DE"/>
    <w:rsid w:val="0053034D"/>
    <w:rsid w:val="00534635"/>
    <w:rsid w:val="00595217"/>
    <w:rsid w:val="005B23F0"/>
    <w:rsid w:val="006545F1"/>
    <w:rsid w:val="00660968"/>
    <w:rsid w:val="00697DB7"/>
    <w:rsid w:val="006A0A73"/>
    <w:rsid w:val="006F204F"/>
    <w:rsid w:val="00790ADC"/>
    <w:rsid w:val="007920F0"/>
    <w:rsid w:val="007A0A93"/>
    <w:rsid w:val="007B7264"/>
    <w:rsid w:val="007E247D"/>
    <w:rsid w:val="00801869"/>
    <w:rsid w:val="00815210"/>
    <w:rsid w:val="00820D05"/>
    <w:rsid w:val="0083679E"/>
    <w:rsid w:val="00883C3F"/>
    <w:rsid w:val="00886998"/>
    <w:rsid w:val="008B0231"/>
    <w:rsid w:val="008C2EAC"/>
    <w:rsid w:val="008D43E4"/>
    <w:rsid w:val="008E6318"/>
    <w:rsid w:val="0090056C"/>
    <w:rsid w:val="00903BF7"/>
    <w:rsid w:val="00920819"/>
    <w:rsid w:val="00925EE4"/>
    <w:rsid w:val="009531CE"/>
    <w:rsid w:val="00961E9C"/>
    <w:rsid w:val="009662D3"/>
    <w:rsid w:val="009800A1"/>
    <w:rsid w:val="0099775E"/>
    <w:rsid w:val="009D23E7"/>
    <w:rsid w:val="00A51BF5"/>
    <w:rsid w:val="00AA0B7C"/>
    <w:rsid w:val="00AF0BEB"/>
    <w:rsid w:val="00B05C1A"/>
    <w:rsid w:val="00B82CCD"/>
    <w:rsid w:val="00BB1647"/>
    <w:rsid w:val="00BE5A17"/>
    <w:rsid w:val="00BF290D"/>
    <w:rsid w:val="00C14777"/>
    <w:rsid w:val="00C366B4"/>
    <w:rsid w:val="00C6703D"/>
    <w:rsid w:val="00C702FF"/>
    <w:rsid w:val="00C7447B"/>
    <w:rsid w:val="00C82D64"/>
    <w:rsid w:val="00CC5A2E"/>
    <w:rsid w:val="00CE35EE"/>
    <w:rsid w:val="00D21764"/>
    <w:rsid w:val="00DB4046"/>
    <w:rsid w:val="00DC7331"/>
    <w:rsid w:val="00DD7EB8"/>
    <w:rsid w:val="00DE7A2F"/>
    <w:rsid w:val="00E40487"/>
    <w:rsid w:val="00E57186"/>
    <w:rsid w:val="00E811C4"/>
    <w:rsid w:val="00E8726A"/>
    <w:rsid w:val="00E9706F"/>
    <w:rsid w:val="00F31439"/>
    <w:rsid w:val="00F3297E"/>
    <w:rsid w:val="00F51417"/>
    <w:rsid w:val="00F600E1"/>
    <w:rsid w:val="00F66CBB"/>
    <w:rsid w:val="00F95097"/>
    <w:rsid w:val="00FA725F"/>
    <w:rsid w:val="00FD7709"/>
    <w:rsid w:val="00FE52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0E1"/>
    <w:pPr>
      <w:numPr>
        <w:ilvl w:val="1"/>
        <w:numId w:val="3"/>
      </w:numPr>
      <w:spacing w:line="480" w:lineRule="auto"/>
      <w:ind w:left="14" w:firstLine="0"/>
      <w:jc w:val="both"/>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r="http://schemas.openxmlformats.org/officeDocument/2006/relationships" xmlns:w="http://schemas.openxmlformats.org/wordprocessingml/2006/main">
  <w:divs>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jpeg"/><Relationship Id="rId18" Type="http://schemas.openxmlformats.org/officeDocument/2006/relationships/image" Target="media/image10.w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oleObject" Target="embeddings/oleObject1.bin"/><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1.wmf"/><Relationship Id="rId29"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4.bin"/><Relationship Id="rId28" Type="http://schemas.openxmlformats.org/officeDocument/2006/relationships/image" Target="media/image17.wmf"/><Relationship Id="rId36"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oleObject" Target="embeddings/oleObject2.bin"/><Relationship Id="rId31" Type="http://schemas.openxmlformats.org/officeDocument/2006/relationships/image" Target="media/image20.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wmf"/><Relationship Id="rId27" Type="http://schemas.openxmlformats.org/officeDocument/2006/relationships/image" Target="media/image16.emf"/><Relationship Id="rId30" Type="http://schemas.openxmlformats.org/officeDocument/2006/relationships/image" Target="media/image19.w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6CD14C8-6F13-4397-8901-8C37C2EA8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79</Pages>
  <Words>24578</Words>
  <Characters>140097</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64347</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70</cp:revision>
  <cp:lastPrinted>2013-03-22T16:07:00Z</cp:lastPrinted>
  <dcterms:created xsi:type="dcterms:W3CDTF">2013-03-22T16:07:00Z</dcterms:created>
  <dcterms:modified xsi:type="dcterms:W3CDTF">2013-03-2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